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AE07ABA" w14:textId="580BD827" w:rsidR="0097582E" w:rsidRDefault="00013B1C" w:rsidP="00013B1C">
      <w:pPr>
        <w:jc w:val="center"/>
        <w:rPr>
          <w:rFonts w:ascii="Arial" w:hAnsi="Arial" w:cs="Arial"/>
          <w:b/>
          <w:bCs/>
          <w:sz w:val="22"/>
          <w:szCs w:val="22"/>
        </w:rPr>
      </w:pPr>
      <w:r w:rsidRPr="00013B1C">
        <w:rPr>
          <w:rFonts w:ascii="Arial" w:hAnsi="Arial" w:cs="Arial"/>
          <w:b/>
          <w:bCs/>
          <w:sz w:val="22"/>
          <w:szCs w:val="22"/>
        </w:rPr>
        <w:t xml:space="preserve">Supplemental Methods </w:t>
      </w:r>
    </w:p>
    <w:p w14:paraId="30445D2B" w14:textId="77777777" w:rsidR="00013B1C" w:rsidRDefault="00013B1C" w:rsidP="00013B1C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6BB83324" w14:textId="3C702E2E" w:rsidR="003728A3" w:rsidRDefault="00013B1C" w:rsidP="00013B1C">
      <w:pPr>
        <w:rPr>
          <w:rFonts w:ascii="Arial" w:hAnsi="Arial" w:cs="Arial"/>
          <w:sz w:val="22"/>
          <w:szCs w:val="22"/>
        </w:rPr>
      </w:pPr>
      <w:r w:rsidRPr="00F74F47">
        <w:rPr>
          <w:rFonts w:ascii="Arial" w:hAnsi="Arial" w:cs="Arial"/>
          <w:b/>
          <w:bCs/>
          <w:sz w:val="22"/>
          <w:szCs w:val="22"/>
        </w:rPr>
        <w:t xml:space="preserve">Systemic Inequities Composite variable. </w:t>
      </w:r>
      <w:r w:rsidR="00365BAA" w:rsidRPr="00F74F47">
        <w:rPr>
          <w:rFonts w:ascii="Arial" w:hAnsi="Arial" w:cs="Arial"/>
          <w:sz w:val="22"/>
          <w:szCs w:val="22"/>
        </w:rPr>
        <w:t xml:space="preserve">The systemic inequities variable was consistent of information regarding income. Our income variable was self-reported </w:t>
      </w:r>
      <w:r w:rsidR="00BA5A69" w:rsidRPr="00F74F47">
        <w:rPr>
          <w:rFonts w:ascii="Arial" w:hAnsi="Arial" w:cs="Arial"/>
          <w:sz w:val="22"/>
          <w:szCs w:val="22"/>
        </w:rPr>
        <w:t xml:space="preserve">gross monthly income. This variable was stratified into </w:t>
      </w:r>
      <w:r w:rsidR="00F64C9B" w:rsidRPr="00F74F47">
        <w:rPr>
          <w:rFonts w:ascii="Arial" w:hAnsi="Arial" w:cs="Arial"/>
          <w:sz w:val="22"/>
          <w:szCs w:val="22"/>
        </w:rPr>
        <w:t xml:space="preserve">five groups: (1) </w:t>
      </w:r>
      <w:r w:rsidR="00203919" w:rsidRPr="00F74F47">
        <w:rPr>
          <w:rFonts w:ascii="Arial" w:hAnsi="Arial" w:cs="Arial"/>
          <w:sz w:val="22"/>
          <w:szCs w:val="22"/>
        </w:rPr>
        <w:t>≤$249</w:t>
      </w:r>
      <w:r w:rsidR="00F74F47" w:rsidRPr="00F74F47">
        <w:rPr>
          <w:rFonts w:ascii="Arial" w:hAnsi="Arial" w:cs="Arial"/>
          <w:sz w:val="22"/>
          <w:szCs w:val="22"/>
        </w:rPr>
        <w:t xml:space="preserve">, </w:t>
      </w:r>
      <w:r w:rsidR="00203919" w:rsidRPr="00F74F47">
        <w:rPr>
          <w:rFonts w:ascii="Arial" w:hAnsi="Arial" w:cs="Arial"/>
          <w:sz w:val="22"/>
          <w:szCs w:val="22"/>
        </w:rPr>
        <w:t>(2)</w:t>
      </w:r>
      <w:r w:rsidR="00F74F47" w:rsidRPr="00F74F47">
        <w:rPr>
          <w:rFonts w:ascii="Arial" w:hAnsi="Arial" w:cs="Arial"/>
          <w:sz w:val="22"/>
          <w:szCs w:val="22"/>
        </w:rPr>
        <w:t xml:space="preserve"> $250-$499, (3)</w:t>
      </w:r>
      <w:r w:rsidR="005B471F" w:rsidRPr="005B471F">
        <w:rPr>
          <w:rFonts w:ascii="Arial" w:hAnsi="Arial" w:cs="Arial"/>
          <w:kern w:val="0"/>
          <w:sz w:val="22"/>
          <w:szCs w:val="22"/>
          <w14:ligatures w14:val="none"/>
        </w:rPr>
        <w:t xml:space="preserve"> </w:t>
      </w:r>
      <w:r w:rsidR="005B471F" w:rsidRPr="005B471F">
        <w:rPr>
          <w:rFonts w:ascii="Arial" w:hAnsi="Arial" w:cs="Arial"/>
          <w:sz w:val="22"/>
          <w:szCs w:val="22"/>
        </w:rPr>
        <w:t>$500-$999</w:t>
      </w:r>
      <w:r w:rsidR="005B471F">
        <w:rPr>
          <w:rFonts w:ascii="Arial" w:hAnsi="Arial" w:cs="Arial"/>
          <w:sz w:val="22"/>
          <w:szCs w:val="22"/>
        </w:rPr>
        <w:t>, (4)</w:t>
      </w:r>
      <w:r w:rsidR="002E55AA" w:rsidRPr="002E55AA">
        <w:rPr>
          <w:rFonts w:ascii="Arial" w:hAnsi="Arial" w:cs="Arial"/>
          <w:kern w:val="0"/>
          <w:sz w:val="22"/>
          <w:szCs w:val="22"/>
          <w14:ligatures w14:val="none"/>
        </w:rPr>
        <w:t xml:space="preserve"> </w:t>
      </w:r>
      <w:r w:rsidR="002E55AA" w:rsidRPr="002E55AA">
        <w:rPr>
          <w:rFonts w:ascii="Arial" w:hAnsi="Arial" w:cs="Arial"/>
          <w:sz w:val="22"/>
          <w:szCs w:val="22"/>
        </w:rPr>
        <w:t>$1000-$1999</w:t>
      </w:r>
      <w:r w:rsidR="002E55AA">
        <w:rPr>
          <w:rFonts w:ascii="Arial" w:hAnsi="Arial" w:cs="Arial"/>
          <w:sz w:val="22"/>
          <w:szCs w:val="22"/>
        </w:rPr>
        <w:t xml:space="preserve"> and (5</w:t>
      </w:r>
      <w:r w:rsidR="00ED6D6E">
        <w:rPr>
          <w:rFonts w:ascii="Arial" w:hAnsi="Arial" w:cs="Arial"/>
          <w:sz w:val="22"/>
          <w:szCs w:val="22"/>
        </w:rPr>
        <w:t>) ≥</w:t>
      </w:r>
      <w:r w:rsidR="00ED6D6E" w:rsidRPr="00ED6D6E">
        <w:rPr>
          <w:rFonts w:ascii="Arial" w:hAnsi="Arial" w:cs="Arial"/>
          <w:sz w:val="22"/>
          <w:szCs w:val="22"/>
        </w:rPr>
        <w:t xml:space="preserve"> $2000</w:t>
      </w:r>
      <w:r w:rsidR="00ED6D6E">
        <w:rPr>
          <w:rFonts w:ascii="Arial" w:hAnsi="Arial" w:cs="Arial"/>
          <w:sz w:val="22"/>
          <w:szCs w:val="22"/>
        </w:rPr>
        <w:t xml:space="preserve">. Our composite variable had </w:t>
      </w:r>
      <w:r w:rsidR="00427501">
        <w:rPr>
          <w:rFonts w:ascii="Arial" w:hAnsi="Arial" w:cs="Arial"/>
          <w:sz w:val="22"/>
          <w:szCs w:val="22"/>
        </w:rPr>
        <w:t xml:space="preserve">additional </w:t>
      </w:r>
      <w:r w:rsidR="00ED6D6E">
        <w:rPr>
          <w:rFonts w:ascii="Arial" w:hAnsi="Arial" w:cs="Arial"/>
          <w:sz w:val="22"/>
          <w:szCs w:val="22"/>
        </w:rPr>
        <w:t xml:space="preserve">information </w:t>
      </w:r>
      <w:r w:rsidR="00477739">
        <w:rPr>
          <w:rFonts w:ascii="Arial" w:hAnsi="Arial" w:cs="Arial"/>
          <w:sz w:val="22"/>
          <w:szCs w:val="22"/>
        </w:rPr>
        <w:t xml:space="preserve">on </w:t>
      </w:r>
      <w:r w:rsidR="00427501">
        <w:rPr>
          <w:rFonts w:ascii="Arial" w:hAnsi="Arial" w:cs="Arial"/>
          <w:sz w:val="22"/>
          <w:szCs w:val="22"/>
        </w:rPr>
        <w:t xml:space="preserve">lack of resources. This information was assessed using items on the Stressful Events Questionnaire </w:t>
      </w:r>
      <w:r w:rsidR="002862C7">
        <w:rPr>
          <w:rFonts w:ascii="Arial" w:hAnsi="Arial" w:cs="Arial"/>
          <w:sz w:val="22"/>
          <w:szCs w:val="22"/>
        </w:rPr>
        <w:t>II (SEQ-II)</w:t>
      </w:r>
      <w:r w:rsidR="003728A3">
        <w:rPr>
          <w:rFonts w:ascii="Arial" w:hAnsi="Arial" w:cs="Arial"/>
          <w:sz w:val="22"/>
          <w:szCs w:val="22"/>
        </w:rPr>
        <w:t xml:space="preserve"> </w:t>
      </w:r>
      <w:r w:rsidR="003728A3">
        <w:rPr>
          <w:rFonts w:ascii="Arial" w:hAnsi="Arial" w:cs="Arial"/>
          <w:sz w:val="22"/>
          <w:szCs w:val="22"/>
        </w:rPr>
        <w:fldChar w:fldCharType="begin"/>
      </w:r>
      <w:r w:rsidR="003728A3">
        <w:rPr>
          <w:rFonts w:ascii="Arial" w:hAnsi="Arial" w:cs="Arial"/>
          <w:sz w:val="22"/>
          <w:szCs w:val="22"/>
        </w:rPr>
        <w:instrText xml:space="preserve"> ADDIN EN.CITE &lt;EndNote&gt;&lt;Cite&gt;&lt;Author&gt;Smith&lt;/Author&gt;&lt;Year&gt;2011&lt;/Year&gt;&lt;RecNum&gt;17&lt;/RecNum&gt;&lt;DisplayText&gt;[1]&lt;/DisplayText&gt;&lt;record&gt;&lt;rec-number&gt;17&lt;/rec-number&gt;&lt;foreign-keys&gt;&lt;key app="EN" db-id="sd059xev1vd9pqev2elp55t22d95dwexdd52" timestamp="1759771027"&gt;17&lt;/key&gt;&lt;/foreign-keys&gt;&lt;ref-type name="Journal Article"&gt;17&lt;/ref-type&gt;&lt;contributors&gt;&lt;authors&gt;&lt;author&gt;Smith, Alicia K&lt;/author&gt;&lt;author&gt;Conneely, Karen N&lt;/author&gt;&lt;author&gt;Kilaru, Varun&lt;/author&gt;&lt;author&gt;Mercer, Kristina B&lt;/author&gt;&lt;author&gt;Weiss, Tamara E&lt;/author&gt;&lt;author&gt;Bradley, Bekh&lt;/author&gt;&lt;author&gt;Tang, Yilang&lt;/author&gt;&lt;author&gt;Gillespie, Charles F&lt;/author&gt;&lt;author&gt;Cubells, Joseph F&lt;/author&gt;&lt;author&gt;Ressler, Kerry J&lt;/author&gt;&lt;/authors&gt;&lt;/contributors&gt;&lt;titles&gt;&lt;title&gt;Differential immune system DNA methylation and cytokine regulation in post</w:instrText>
      </w:r>
      <w:r w:rsidR="003728A3">
        <w:rPr>
          <w:rFonts w:ascii="Cambria Math" w:hAnsi="Cambria Math" w:cs="Cambria Math"/>
          <w:sz w:val="22"/>
          <w:szCs w:val="22"/>
        </w:rPr>
        <w:instrText>‐</w:instrText>
      </w:r>
      <w:r w:rsidR="003728A3">
        <w:rPr>
          <w:rFonts w:ascii="Arial" w:hAnsi="Arial" w:cs="Arial"/>
          <w:sz w:val="22"/>
          <w:szCs w:val="22"/>
        </w:rPr>
        <w:instrText>traumatic stress disorder&lt;/title&gt;&lt;secondary-title&gt;American Journal of Medical Genetics Part B: Neuropsychiatric Genetics&lt;/secondary-title&gt;&lt;/titles&gt;&lt;periodical&gt;&lt;full-title&gt;American Journal of Medical Genetics Part B: Neuropsychiatric Genetics&lt;/full-title&gt;&lt;/periodical&gt;&lt;pages&gt;700-708&lt;/pages&gt;&lt;volume&gt;156&lt;/volume&gt;&lt;number&gt;6&lt;/number&gt;&lt;dates&gt;&lt;year&gt;2011&lt;/year&gt;&lt;/dates&gt;&lt;isbn&gt;1552-4841&lt;/isbn&gt;&lt;urls&gt;&lt;/urls&gt;&lt;/record&gt;&lt;/Cite&gt;&lt;/EndNote&gt;</w:instrText>
      </w:r>
      <w:r w:rsidR="003728A3">
        <w:rPr>
          <w:rFonts w:ascii="Arial" w:hAnsi="Arial" w:cs="Arial"/>
          <w:sz w:val="22"/>
          <w:szCs w:val="22"/>
        </w:rPr>
        <w:fldChar w:fldCharType="separate"/>
      </w:r>
      <w:r w:rsidR="003728A3">
        <w:rPr>
          <w:rFonts w:ascii="Arial" w:hAnsi="Arial" w:cs="Arial"/>
          <w:noProof/>
          <w:sz w:val="22"/>
          <w:szCs w:val="22"/>
        </w:rPr>
        <w:t>[1]</w:t>
      </w:r>
      <w:r w:rsidR="003728A3">
        <w:rPr>
          <w:rFonts w:ascii="Arial" w:hAnsi="Arial" w:cs="Arial"/>
          <w:sz w:val="22"/>
          <w:szCs w:val="22"/>
        </w:rPr>
        <w:fldChar w:fldCharType="end"/>
      </w:r>
      <w:r w:rsidR="002862C7">
        <w:rPr>
          <w:rFonts w:ascii="Arial" w:hAnsi="Arial" w:cs="Arial"/>
          <w:sz w:val="22"/>
          <w:szCs w:val="22"/>
        </w:rPr>
        <w:t xml:space="preserve">. </w:t>
      </w:r>
      <w:r w:rsidR="00E34D47">
        <w:rPr>
          <w:rFonts w:ascii="Arial" w:hAnsi="Arial" w:cs="Arial"/>
          <w:sz w:val="22"/>
          <w:szCs w:val="22"/>
        </w:rPr>
        <w:t xml:space="preserve">The SEQ-II </w:t>
      </w:r>
      <w:r w:rsidR="00EB0B6D">
        <w:rPr>
          <w:rFonts w:ascii="Arial" w:hAnsi="Arial" w:cs="Arial"/>
          <w:sz w:val="22"/>
          <w:szCs w:val="22"/>
        </w:rPr>
        <w:t xml:space="preserve">is a </w:t>
      </w:r>
      <w:r w:rsidR="00846950">
        <w:rPr>
          <w:rFonts w:ascii="Arial" w:hAnsi="Arial" w:cs="Arial"/>
          <w:sz w:val="22"/>
          <w:szCs w:val="22"/>
        </w:rPr>
        <w:t>39-item</w:t>
      </w:r>
      <w:r w:rsidR="00EB0B6D">
        <w:rPr>
          <w:rFonts w:ascii="Arial" w:hAnsi="Arial" w:cs="Arial"/>
          <w:sz w:val="22"/>
          <w:szCs w:val="22"/>
        </w:rPr>
        <w:t xml:space="preserve"> instrument assessing recent and lifetime exposure to stress life events </w:t>
      </w:r>
      <w:r w:rsidR="00981713">
        <w:rPr>
          <w:rFonts w:ascii="Arial" w:hAnsi="Arial" w:cs="Arial"/>
          <w:sz w:val="22"/>
          <w:szCs w:val="22"/>
        </w:rPr>
        <w:fldChar w:fldCharType="begin"/>
      </w:r>
      <w:r w:rsidR="00981713">
        <w:rPr>
          <w:rFonts w:ascii="Arial" w:hAnsi="Arial" w:cs="Arial"/>
          <w:sz w:val="22"/>
          <w:szCs w:val="22"/>
        </w:rPr>
        <w:instrText xml:space="preserve"> ADDIN EN.CITE &lt;EndNote&gt;&lt;Cite&gt;&lt;Author&gt;Smith&lt;/Author&gt;&lt;Year&gt;2011&lt;/Year&gt;&lt;RecNum&gt;17&lt;/RecNum&gt;&lt;DisplayText&gt;[1]&lt;/DisplayText&gt;&lt;record&gt;&lt;rec-number&gt;17&lt;/rec-number&gt;&lt;foreign-keys&gt;&lt;key app="EN" db-id="sd059xev1vd9pqev2elp55t22d95dwexdd52" timestamp="1759771027"&gt;17&lt;/key&gt;&lt;/foreign-keys&gt;&lt;ref-type name="Journal Article"&gt;17&lt;/ref-type&gt;&lt;contributors&gt;&lt;authors&gt;&lt;author&gt;Smith, Alicia K&lt;/author&gt;&lt;author&gt;Conneely, Karen N&lt;/author&gt;&lt;author&gt;Kilaru, Varun&lt;/author&gt;&lt;author&gt;Mercer, Kristina B&lt;/author&gt;&lt;author&gt;Weiss, Tamara E&lt;/author&gt;&lt;author&gt;Bradley, Bekh&lt;/author&gt;&lt;author&gt;Tang, Yilang&lt;/author&gt;&lt;author&gt;Gillespie, Charles F&lt;/author&gt;&lt;author&gt;Cubells, Joseph F&lt;/author&gt;&lt;author&gt;Ressler, Kerry J&lt;/author&gt;&lt;/authors&gt;&lt;/contributors&gt;&lt;titles&gt;&lt;title&gt;Differential immune system DNA methylation and cytokine regulation in post</w:instrText>
      </w:r>
      <w:r w:rsidR="00981713">
        <w:rPr>
          <w:rFonts w:ascii="Cambria Math" w:hAnsi="Cambria Math" w:cs="Cambria Math"/>
          <w:sz w:val="22"/>
          <w:szCs w:val="22"/>
        </w:rPr>
        <w:instrText>‐</w:instrText>
      </w:r>
      <w:r w:rsidR="00981713">
        <w:rPr>
          <w:rFonts w:ascii="Arial" w:hAnsi="Arial" w:cs="Arial"/>
          <w:sz w:val="22"/>
          <w:szCs w:val="22"/>
        </w:rPr>
        <w:instrText>traumatic stress disorder&lt;/title&gt;&lt;secondary-title&gt;American Journal of Medical Genetics Part B: Neuropsychiatric Genetics&lt;/secondary-title&gt;&lt;/titles&gt;&lt;periodical&gt;&lt;full-title&gt;American Journal of Medical Genetics Part B: Neuropsychiatric Genetics&lt;/full-title&gt;&lt;/periodical&gt;&lt;pages&gt;700-708&lt;/pages&gt;&lt;volume&gt;156&lt;/volume&gt;&lt;number&gt;6&lt;/number&gt;&lt;dates&gt;&lt;year&gt;2011&lt;/year&gt;&lt;/dates&gt;&lt;isbn&gt;1552-4841&lt;/isbn&gt;&lt;urls&gt;&lt;/urls&gt;&lt;/record&gt;&lt;/Cite&gt;&lt;/EndNote&gt;</w:instrText>
      </w:r>
      <w:r w:rsidR="00981713">
        <w:rPr>
          <w:rFonts w:ascii="Arial" w:hAnsi="Arial" w:cs="Arial"/>
          <w:sz w:val="22"/>
          <w:szCs w:val="22"/>
        </w:rPr>
        <w:fldChar w:fldCharType="separate"/>
      </w:r>
      <w:r w:rsidR="00981713">
        <w:rPr>
          <w:rFonts w:ascii="Arial" w:hAnsi="Arial" w:cs="Arial"/>
          <w:noProof/>
          <w:sz w:val="22"/>
          <w:szCs w:val="22"/>
        </w:rPr>
        <w:t>[1]</w:t>
      </w:r>
      <w:r w:rsidR="00981713">
        <w:rPr>
          <w:rFonts w:ascii="Arial" w:hAnsi="Arial" w:cs="Arial"/>
          <w:sz w:val="22"/>
          <w:szCs w:val="22"/>
        </w:rPr>
        <w:fldChar w:fldCharType="end"/>
      </w:r>
      <w:r w:rsidR="00EB0B6D">
        <w:rPr>
          <w:rFonts w:ascii="Arial" w:hAnsi="Arial" w:cs="Arial"/>
          <w:sz w:val="22"/>
          <w:szCs w:val="22"/>
        </w:rPr>
        <w:t xml:space="preserve">. </w:t>
      </w:r>
      <w:r w:rsidR="00F4055A">
        <w:rPr>
          <w:rFonts w:ascii="Arial" w:hAnsi="Arial" w:cs="Arial"/>
          <w:sz w:val="22"/>
          <w:szCs w:val="22"/>
        </w:rPr>
        <w:t>The SEQ-II assess a wide range of stress events including divorce, unemployment, crime</w:t>
      </w:r>
      <w:r w:rsidR="009B5EB7">
        <w:rPr>
          <w:rFonts w:ascii="Arial" w:hAnsi="Arial" w:cs="Arial"/>
          <w:sz w:val="22"/>
          <w:szCs w:val="22"/>
        </w:rPr>
        <w:t xml:space="preserve">, financial and interpersonal stressors. The SEQ-II </w:t>
      </w:r>
      <w:r w:rsidR="00811583">
        <w:rPr>
          <w:rFonts w:ascii="Arial" w:hAnsi="Arial" w:cs="Arial"/>
          <w:sz w:val="22"/>
          <w:szCs w:val="22"/>
        </w:rPr>
        <w:t>collects’</w:t>
      </w:r>
      <w:r w:rsidR="00846950">
        <w:rPr>
          <w:rFonts w:ascii="Arial" w:hAnsi="Arial" w:cs="Arial"/>
          <w:sz w:val="22"/>
          <w:szCs w:val="22"/>
        </w:rPr>
        <w:t xml:space="preserve"> </w:t>
      </w:r>
      <w:r w:rsidR="009B5EB7">
        <w:rPr>
          <w:rFonts w:ascii="Arial" w:hAnsi="Arial" w:cs="Arial"/>
          <w:sz w:val="22"/>
          <w:szCs w:val="22"/>
        </w:rPr>
        <w:t xml:space="preserve">data on whether participants experienced these events </w:t>
      </w:r>
      <w:r w:rsidR="00846950">
        <w:rPr>
          <w:rFonts w:ascii="Arial" w:hAnsi="Arial" w:cs="Arial"/>
          <w:sz w:val="22"/>
          <w:szCs w:val="22"/>
        </w:rPr>
        <w:t xml:space="preserve">coded as (no = 0, yes=1). </w:t>
      </w:r>
      <w:r w:rsidR="00E45BC5">
        <w:rPr>
          <w:rFonts w:ascii="Arial" w:hAnsi="Arial" w:cs="Arial"/>
          <w:sz w:val="22"/>
          <w:szCs w:val="22"/>
        </w:rPr>
        <w:t>The specific items used from the SEQ-II for this composite w</w:t>
      </w:r>
      <w:r w:rsidR="008C1019">
        <w:rPr>
          <w:rFonts w:ascii="Arial" w:hAnsi="Arial" w:cs="Arial"/>
          <w:sz w:val="22"/>
          <w:szCs w:val="22"/>
        </w:rPr>
        <w:t>ere</w:t>
      </w:r>
      <w:r w:rsidR="00E45BC5">
        <w:rPr>
          <w:rFonts w:ascii="Arial" w:hAnsi="Arial" w:cs="Arial"/>
          <w:sz w:val="22"/>
          <w:szCs w:val="22"/>
        </w:rPr>
        <w:t xml:space="preserve"> item</w:t>
      </w:r>
      <w:r w:rsidR="008C1019">
        <w:rPr>
          <w:rFonts w:ascii="Arial" w:hAnsi="Arial" w:cs="Arial"/>
          <w:sz w:val="22"/>
          <w:szCs w:val="22"/>
        </w:rPr>
        <w:t>s</w:t>
      </w:r>
      <w:r w:rsidR="00E45BC5">
        <w:rPr>
          <w:rFonts w:ascii="Arial" w:hAnsi="Arial" w:cs="Arial"/>
          <w:sz w:val="22"/>
          <w:szCs w:val="22"/>
        </w:rPr>
        <w:t xml:space="preserve"> 19 (“</w:t>
      </w:r>
      <w:r w:rsidR="00205802" w:rsidRPr="00811583">
        <w:rPr>
          <w:rFonts w:ascii="Arial" w:hAnsi="Arial" w:cs="Arial"/>
          <w:i/>
          <w:iCs/>
          <w:sz w:val="22"/>
          <w:szCs w:val="22"/>
        </w:rPr>
        <w:t>Home</w:t>
      </w:r>
      <w:r w:rsidR="000D2DC0">
        <w:rPr>
          <w:rFonts w:ascii="Arial" w:hAnsi="Arial" w:cs="Arial"/>
          <w:i/>
          <w:iCs/>
          <w:sz w:val="22"/>
          <w:szCs w:val="22"/>
        </w:rPr>
        <w:t>le</w:t>
      </w:r>
      <w:r w:rsidR="00205802" w:rsidRPr="00811583">
        <w:rPr>
          <w:rFonts w:ascii="Arial" w:hAnsi="Arial" w:cs="Arial"/>
          <w:i/>
          <w:iCs/>
          <w:sz w:val="22"/>
          <w:szCs w:val="22"/>
        </w:rPr>
        <w:t>ssness, living in shelter/on streets</w:t>
      </w:r>
      <w:r w:rsidR="00205802">
        <w:rPr>
          <w:rFonts w:ascii="Arial" w:hAnsi="Arial" w:cs="Arial"/>
          <w:sz w:val="22"/>
          <w:szCs w:val="22"/>
        </w:rPr>
        <w:t>”), 20 (“</w:t>
      </w:r>
      <w:r w:rsidR="00205802" w:rsidRPr="00811583">
        <w:rPr>
          <w:rFonts w:ascii="Arial" w:hAnsi="Arial" w:cs="Arial"/>
          <w:i/>
          <w:iCs/>
          <w:sz w:val="22"/>
          <w:szCs w:val="22"/>
        </w:rPr>
        <w:t>Homelessness with temporary or unplanned housing</w:t>
      </w:r>
      <w:r w:rsidR="00205802">
        <w:rPr>
          <w:rFonts w:ascii="Arial" w:hAnsi="Arial" w:cs="Arial"/>
          <w:sz w:val="22"/>
          <w:szCs w:val="22"/>
        </w:rPr>
        <w:t>”), 21</w:t>
      </w:r>
      <w:r w:rsidR="008C1019">
        <w:rPr>
          <w:rFonts w:ascii="Arial" w:hAnsi="Arial" w:cs="Arial"/>
          <w:sz w:val="22"/>
          <w:szCs w:val="22"/>
        </w:rPr>
        <w:t xml:space="preserve"> (“</w:t>
      </w:r>
      <w:r w:rsidR="008C1019" w:rsidRPr="00811583">
        <w:rPr>
          <w:rFonts w:ascii="Arial" w:hAnsi="Arial" w:cs="Arial"/>
          <w:i/>
          <w:iCs/>
          <w:sz w:val="22"/>
          <w:szCs w:val="22"/>
        </w:rPr>
        <w:t>Evicted from house or apartment’</w:t>
      </w:r>
      <w:r w:rsidR="008C1019">
        <w:rPr>
          <w:rFonts w:ascii="Arial" w:hAnsi="Arial" w:cs="Arial"/>
          <w:sz w:val="22"/>
          <w:szCs w:val="22"/>
        </w:rPr>
        <w:t>)</w:t>
      </w:r>
      <w:r w:rsidR="006B1759">
        <w:rPr>
          <w:rFonts w:ascii="Arial" w:hAnsi="Arial" w:cs="Arial"/>
          <w:sz w:val="22"/>
          <w:szCs w:val="22"/>
        </w:rPr>
        <w:t xml:space="preserve"> and item 22 (“</w:t>
      </w:r>
      <w:r w:rsidR="006B1759" w:rsidRPr="00811583">
        <w:rPr>
          <w:rFonts w:ascii="Arial" w:hAnsi="Arial" w:cs="Arial"/>
          <w:i/>
          <w:iCs/>
          <w:sz w:val="22"/>
          <w:szCs w:val="22"/>
        </w:rPr>
        <w:t xml:space="preserve">Inadequate financial resources or support </w:t>
      </w:r>
      <w:r w:rsidR="00811583" w:rsidRPr="00811583">
        <w:rPr>
          <w:rFonts w:ascii="Arial" w:hAnsi="Arial" w:cs="Arial"/>
          <w:i/>
          <w:iCs/>
          <w:sz w:val="22"/>
          <w:szCs w:val="22"/>
        </w:rPr>
        <w:t>to obtain food for family</w:t>
      </w:r>
      <w:r w:rsidR="00811583">
        <w:rPr>
          <w:rFonts w:ascii="Arial" w:hAnsi="Arial" w:cs="Arial"/>
          <w:sz w:val="22"/>
          <w:szCs w:val="22"/>
        </w:rPr>
        <w:t xml:space="preserve">”). </w:t>
      </w:r>
      <w:r w:rsidR="00C16E7C">
        <w:rPr>
          <w:rFonts w:ascii="Arial" w:hAnsi="Arial" w:cs="Arial"/>
          <w:sz w:val="22"/>
          <w:szCs w:val="22"/>
        </w:rPr>
        <w:t>Self-reported income along with responses to the specific items from the SEQ-II were</w:t>
      </w:r>
      <w:r w:rsidR="00E138A7">
        <w:rPr>
          <w:rFonts w:ascii="Arial" w:hAnsi="Arial" w:cs="Arial"/>
          <w:sz w:val="22"/>
          <w:szCs w:val="22"/>
        </w:rPr>
        <w:t xml:space="preserve"> rescaled</w:t>
      </w:r>
      <w:r w:rsidR="005A35B7">
        <w:rPr>
          <w:rFonts w:ascii="Arial" w:hAnsi="Arial" w:cs="Arial"/>
          <w:sz w:val="22"/>
          <w:szCs w:val="22"/>
        </w:rPr>
        <w:t xml:space="preserve"> and standardized</w:t>
      </w:r>
      <w:r w:rsidR="00E138A7">
        <w:rPr>
          <w:rFonts w:ascii="Arial" w:hAnsi="Arial" w:cs="Arial"/>
          <w:sz w:val="22"/>
          <w:szCs w:val="22"/>
        </w:rPr>
        <w:t xml:space="preserve"> via </w:t>
      </w:r>
      <w:r w:rsidR="00250BD1">
        <w:rPr>
          <w:rFonts w:ascii="Arial" w:hAnsi="Arial" w:cs="Arial"/>
          <w:sz w:val="22"/>
          <w:szCs w:val="22"/>
        </w:rPr>
        <w:t>Z-score transform</w:t>
      </w:r>
      <w:r w:rsidR="00E138A7">
        <w:rPr>
          <w:rFonts w:ascii="Arial" w:hAnsi="Arial" w:cs="Arial"/>
          <w:sz w:val="22"/>
          <w:szCs w:val="22"/>
        </w:rPr>
        <w:t xml:space="preserve">ation </w:t>
      </w:r>
      <w:r w:rsidR="005A35B7">
        <w:rPr>
          <w:rFonts w:ascii="Arial" w:hAnsi="Arial" w:cs="Arial"/>
          <w:sz w:val="22"/>
          <w:szCs w:val="22"/>
        </w:rPr>
        <w:t xml:space="preserve">and </w:t>
      </w:r>
      <w:r w:rsidR="00804F3D">
        <w:rPr>
          <w:rFonts w:ascii="Arial" w:hAnsi="Arial" w:cs="Arial"/>
          <w:sz w:val="22"/>
          <w:szCs w:val="22"/>
        </w:rPr>
        <w:t>they</w:t>
      </w:r>
      <w:r w:rsidR="005A35B7">
        <w:rPr>
          <w:rFonts w:ascii="Arial" w:hAnsi="Arial" w:cs="Arial"/>
          <w:sz w:val="22"/>
          <w:szCs w:val="22"/>
        </w:rPr>
        <w:t xml:space="preserve"> </w:t>
      </w:r>
      <w:r w:rsidR="00804F3D">
        <w:rPr>
          <w:rFonts w:ascii="Arial" w:hAnsi="Arial" w:cs="Arial"/>
          <w:sz w:val="22"/>
          <w:szCs w:val="22"/>
        </w:rPr>
        <w:t xml:space="preserve">were then </w:t>
      </w:r>
      <w:r w:rsidR="005A35B7">
        <w:rPr>
          <w:rFonts w:ascii="Arial" w:hAnsi="Arial" w:cs="Arial"/>
          <w:sz w:val="22"/>
          <w:szCs w:val="22"/>
        </w:rPr>
        <w:t>added together to create the systemic inequities composite variable</w:t>
      </w:r>
      <w:r w:rsidR="00804F3D">
        <w:rPr>
          <w:rFonts w:ascii="Arial" w:hAnsi="Arial" w:cs="Arial"/>
          <w:sz w:val="22"/>
          <w:szCs w:val="22"/>
        </w:rPr>
        <w:t xml:space="preserve"> for analysis</w:t>
      </w:r>
      <w:r w:rsidR="005A35B7">
        <w:rPr>
          <w:rFonts w:ascii="Arial" w:hAnsi="Arial" w:cs="Arial"/>
          <w:sz w:val="22"/>
          <w:szCs w:val="22"/>
        </w:rPr>
        <w:t xml:space="preserve">. </w:t>
      </w:r>
    </w:p>
    <w:p w14:paraId="1ADEE491" w14:textId="09C1A339" w:rsidR="00350F23" w:rsidRDefault="00350F23" w:rsidP="00013B1C">
      <w:pPr>
        <w:rPr>
          <w:rFonts w:ascii="Arial" w:hAnsi="Arial" w:cs="Arial"/>
          <w:sz w:val="22"/>
          <w:szCs w:val="22"/>
        </w:rPr>
      </w:pPr>
    </w:p>
    <w:p w14:paraId="65DDA32E" w14:textId="00CF3F4F" w:rsidR="005555FA" w:rsidRDefault="005555FA" w:rsidP="00350F23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1E7B333C" w14:textId="1BA1920C" w:rsidR="005555FA" w:rsidRDefault="005555FA" w:rsidP="00350F23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1C38EBBE" w14:textId="21988382" w:rsidR="005555FA" w:rsidRDefault="005555FA" w:rsidP="00350F23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1BAC5E11" w14:textId="00D8356F" w:rsidR="005555FA" w:rsidRDefault="005555FA" w:rsidP="00350F23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53942902" w14:textId="17EC8AA8" w:rsidR="005555FA" w:rsidRDefault="005555FA" w:rsidP="00350F23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7BEA028D" w14:textId="543924DE" w:rsidR="005555FA" w:rsidRDefault="005555FA" w:rsidP="00350F23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11D2CB0A" w14:textId="028CB4A3" w:rsidR="005555FA" w:rsidRDefault="005555FA" w:rsidP="00350F23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2039F62E" w14:textId="3BF0A887" w:rsidR="005555FA" w:rsidRDefault="005555FA" w:rsidP="00350F23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7DC82B40" w14:textId="77777777" w:rsidR="005555FA" w:rsidRDefault="005555FA" w:rsidP="00350F23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6AB17CF4" w14:textId="77777777" w:rsidR="005555FA" w:rsidRDefault="005555FA" w:rsidP="00350F23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267B356B" w14:textId="77777777" w:rsidR="005555FA" w:rsidRDefault="005555FA" w:rsidP="00350F23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71920284" w14:textId="77777777" w:rsidR="005555FA" w:rsidRDefault="005555FA" w:rsidP="00350F23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4889CD1F" w14:textId="77777777" w:rsidR="005555FA" w:rsidRDefault="005555FA" w:rsidP="00350F23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2FE18BD0" w14:textId="77777777" w:rsidR="005555FA" w:rsidRDefault="005555FA" w:rsidP="00350F23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6657DCD6" w14:textId="77777777" w:rsidR="00F4370B" w:rsidRDefault="00F4370B" w:rsidP="00350F23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5A0EF7DE" w14:textId="6EB34755" w:rsidR="00350F23" w:rsidRDefault="00350F23" w:rsidP="00350F23">
      <w:pPr>
        <w:jc w:val="center"/>
        <w:rPr>
          <w:rFonts w:ascii="Arial" w:hAnsi="Arial" w:cs="Arial"/>
          <w:b/>
          <w:bCs/>
          <w:sz w:val="22"/>
          <w:szCs w:val="22"/>
        </w:rPr>
      </w:pPr>
      <w:r w:rsidRPr="00350F23">
        <w:rPr>
          <w:rFonts w:ascii="Arial" w:hAnsi="Arial" w:cs="Arial"/>
          <w:b/>
          <w:bCs/>
          <w:sz w:val="22"/>
          <w:szCs w:val="22"/>
        </w:rPr>
        <w:lastRenderedPageBreak/>
        <w:t xml:space="preserve">Supplemental Results </w:t>
      </w:r>
    </w:p>
    <w:p w14:paraId="6BDB9EBA" w14:textId="538F8EB5" w:rsidR="00EB7BCF" w:rsidRDefault="00281120" w:rsidP="00EB7BCF">
      <w:pPr>
        <w:rPr>
          <w:rFonts w:ascii="Arial" w:hAnsi="Arial" w:cs="Arial"/>
          <w:b/>
          <w:bCs/>
          <w:sz w:val="22"/>
          <w:szCs w:val="22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1BA28310" wp14:editId="6AF0E6EC">
                <wp:simplePos x="0" y="0"/>
                <wp:positionH relativeFrom="margin">
                  <wp:posOffset>-152400</wp:posOffset>
                </wp:positionH>
                <wp:positionV relativeFrom="paragraph">
                  <wp:posOffset>417195</wp:posOffset>
                </wp:positionV>
                <wp:extent cx="6278326" cy="8286364"/>
                <wp:effectExtent l="0" t="0" r="8255" b="635"/>
                <wp:wrapNone/>
                <wp:docPr id="5" name="Group 4">
                  <a:extLst xmlns:a="http://schemas.openxmlformats.org/drawingml/2006/main">
                    <a:ext uri="{FF2B5EF4-FFF2-40B4-BE49-F238E27FC236}">
                      <a16:creationId xmlns:a16="http://schemas.microsoft.com/office/drawing/2014/main" id="{865B933B-554C-2976-492B-3B68BF2D1D75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78326" cy="8286364"/>
                          <a:chOff x="271996" y="-8614"/>
                          <a:chExt cx="6212587" cy="7810815"/>
                        </a:xfrm>
                      </wpg:grpSpPr>
                      <pic:pic xmlns:pic="http://schemas.openxmlformats.org/drawingml/2006/picture">
                        <pic:nvPicPr>
                          <pic:cNvPr id="1094629039" name="Picture 1094629039">
                            <a:extLst>
                              <a:ext uri="{FF2B5EF4-FFF2-40B4-BE49-F238E27FC236}">
                                <a16:creationId xmlns:a16="http://schemas.microsoft.com/office/drawing/2014/main" id="{3F8DC2C6-965D-5799-DE65-DC337CDFA08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71996" y="170589"/>
                            <a:ext cx="6212587" cy="763161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57499317" name="TextBox 1">
                          <a:extLst>
                            <a:ext uri="{FF2B5EF4-FFF2-40B4-BE49-F238E27FC236}">
                              <a16:creationId xmlns:a16="http://schemas.microsoft.com/office/drawing/2014/main" id="{BB8A5E66-EE76-EB37-72F5-B98C3EB70EA8}"/>
                            </a:ext>
                          </a:extLst>
                        </wps:cNvPr>
                        <wps:cNvSpPr txBox="1"/>
                        <wps:spPr>
                          <a:xfrm>
                            <a:off x="301609" y="-8614"/>
                            <a:ext cx="2030095" cy="51625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D420E5A" w14:textId="77777777" w:rsidR="00FF02CE" w:rsidRDefault="00FF02CE" w:rsidP="00FF02CE">
                              <w:pPr>
                                <w:rPr>
                                  <w:rFonts w:hAnsi="Aptos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14:ligatures w14:val="none"/>
                                </w:rPr>
                              </w:pPr>
                              <w:r>
                                <w:rPr>
                                  <w:rFonts w:hAnsi="Aptos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(A)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BA28310" id="Group 4" o:spid="_x0000_s1026" style="position:absolute;margin-left:-12pt;margin-top:32.85pt;width:494.35pt;height:652.45pt;z-index:251659264;mso-position-horizontal-relative:margin;mso-width-relative:margin;mso-height-relative:margin" coordorigin="2719,-86" coordsize="62125,7810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094629039" o:spid="_x0000_s1027" type="#_x0000_t75" style="position:absolute;left:2719;top:1705;width:62126;height:7631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">
                  <v:imagedata r:id="rId11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1" o:spid="_x0000_s1028" type="#_x0000_t202" style="position:absolute;left:3016;top:-86;width:20301;height:51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" filled="f" stroked="f">
                  <v:textbox>
                    <w:txbxContent>
                      <w:p w14:paraId="1D420E5A" w14:textId="77777777" w:rsidR="00FF02CE" w:rsidRDefault="00FF02CE" w:rsidP="00FF02CE">
                        <w:pPr>
                          <w:rPr>
                            <w:rFonts w:hAnsi="Aptos"/>
                            <w:color w:val="000000" w:themeColor="text1"/>
                            <w:kern w:val="24"/>
                            <w:sz w:val="36"/>
                            <w:szCs w:val="36"/>
                            <w14:ligatures w14:val="none"/>
                          </w:rPr>
                        </w:pPr>
                        <w:r>
                          <w:rPr>
                            <w:rFonts w:hAnsi="Aptos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(A)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  <w:r w:rsidR="00EB7BCF">
        <w:rPr>
          <w:rFonts w:ascii="Arial" w:hAnsi="Arial" w:cs="Arial"/>
          <w:b/>
          <w:bCs/>
          <w:sz w:val="22"/>
          <w:szCs w:val="22"/>
        </w:rPr>
        <w:t xml:space="preserve">Figure 1. </w:t>
      </w:r>
      <w:r w:rsidR="002D45F4">
        <w:rPr>
          <w:rFonts w:ascii="Arial" w:hAnsi="Arial" w:cs="Arial"/>
          <w:b/>
          <w:bCs/>
          <w:sz w:val="22"/>
          <w:szCs w:val="22"/>
        </w:rPr>
        <w:t xml:space="preserve">Participant Level </w:t>
      </w:r>
      <w:r w:rsidR="003A60B2">
        <w:rPr>
          <w:rFonts w:ascii="Arial" w:hAnsi="Arial" w:cs="Arial"/>
          <w:b/>
          <w:bCs/>
          <w:sz w:val="22"/>
          <w:szCs w:val="22"/>
        </w:rPr>
        <w:t xml:space="preserve">(A) </w:t>
      </w:r>
      <w:r w:rsidR="002D45F4">
        <w:rPr>
          <w:rFonts w:ascii="Arial" w:hAnsi="Arial" w:cs="Arial"/>
          <w:b/>
          <w:bCs/>
          <w:sz w:val="22"/>
          <w:szCs w:val="22"/>
        </w:rPr>
        <w:t xml:space="preserve">Modularity and </w:t>
      </w:r>
      <w:r w:rsidR="003A60B2">
        <w:rPr>
          <w:rFonts w:ascii="Arial" w:hAnsi="Arial" w:cs="Arial"/>
          <w:b/>
          <w:bCs/>
          <w:sz w:val="22"/>
          <w:szCs w:val="22"/>
        </w:rPr>
        <w:t xml:space="preserve">(B) </w:t>
      </w:r>
      <w:r w:rsidR="002D45F4">
        <w:rPr>
          <w:rFonts w:ascii="Arial" w:hAnsi="Arial" w:cs="Arial"/>
          <w:b/>
          <w:bCs/>
          <w:sz w:val="22"/>
          <w:szCs w:val="22"/>
        </w:rPr>
        <w:t xml:space="preserve">Clustering Coefficient Across Resting State Networks </w:t>
      </w:r>
    </w:p>
    <w:p w14:paraId="060364F4" w14:textId="77777777" w:rsidR="003F1F8D" w:rsidRDefault="003F1F8D" w:rsidP="00EB7BCF">
      <w:pPr>
        <w:rPr>
          <w:rFonts w:ascii="Arial" w:hAnsi="Arial" w:cs="Arial"/>
          <w:b/>
          <w:bCs/>
          <w:sz w:val="22"/>
          <w:szCs w:val="22"/>
        </w:rPr>
      </w:pPr>
    </w:p>
    <w:p w14:paraId="22B1BB62" w14:textId="77777777" w:rsidR="003F1F8D" w:rsidRDefault="003F1F8D" w:rsidP="00EB7BCF">
      <w:pPr>
        <w:rPr>
          <w:rFonts w:ascii="Arial" w:hAnsi="Arial" w:cs="Arial"/>
          <w:b/>
          <w:bCs/>
          <w:sz w:val="22"/>
          <w:szCs w:val="22"/>
        </w:rPr>
      </w:pPr>
    </w:p>
    <w:p w14:paraId="31C214B9" w14:textId="5195D4AA" w:rsidR="00FF02CE" w:rsidRDefault="00FF02CE" w:rsidP="00EB7BCF">
      <w:pPr>
        <w:rPr>
          <w:rFonts w:ascii="Arial" w:hAnsi="Arial" w:cs="Arial"/>
          <w:b/>
          <w:bCs/>
          <w:sz w:val="22"/>
          <w:szCs w:val="22"/>
        </w:rPr>
      </w:pPr>
    </w:p>
    <w:p w14:paraId="4F8506E4" w14:textId="1B284452" w:rsidR="00F4370B" w:rsidRDefault="00F4370B" w:rsidP="00BE3732">
      <w:pPr>
        <w:rPr>
          <w:rFonts w:ascii="Arial" w:hAnsi="Arial" w:cs="Arial"/>
          <w:b/>
          <w:bCs/>
          <w:sz w:val="22"/>
          <w:szCs w:val="22"/>
        </w:rPr>
      </w:pPr>
    </w:p>
    <w:p w14:paraId="14735EA4" w14:textId="39DADC90" w:rsidR="00F4370B" w:rsidRDefault="00F4370B" w:rsidP="00BE3732">
      <w:pPr>
        <w:rPr>
          <w:rFonts w:ascii="Arial" w:hAnsi="Arial" w:cs="Arial"/>
          <w:b/>
          <w:bCs/>
          <w:sz w:val="22"/>
          <w:szCs w:val="22"/>
        </w:rPr>
      </w:pPr>
    </w:p>
    <w:p w14:paraId="5F23EC7A" w14:textId="123B986A" w:rsidR="00F4370B" w:rsidRDefault="00F4370B" w:rsidP="00BE3732">
      <w:pPr>
        <w:rPr>
          <w:rFonts w:ascii="Arial" w:hAnsi="Arial" w:cs="Arial"/>
          <w:b/>
          <w:bCs/>
          <w:sz w:val="22"/>
          <w:szCs w:val="22"/>
        </w:rPr>
      </w:pPr>
    </w:p>
    <w:p w14:paraId="649EB15F" w14:textId="25D77FF7" w:rsidR="00F4370B" w:rsidRDefault="00F4370B" w:rsidP="00BE3732">
      <w:pPr>
        <w:rPr>
          <w:rFonts w:ascii="Arial" w:hAnsi="Arial" w:cs="Arial"/>
          <w:b/>
          <w:bCs/>
          <w:sz w:val="22"/>
          <w:szCs w:val="22"/>
        </w:rPr>
      </w:pPr>
    </w:p>
    <w:p w14:paraId="321C4C83" w14:textId="6E939E0B" w:rsidR="00F4370B" w:rsidRDefault="00F4370B" w:rsidP="00BE3732">
      <w:pPr>
        <w:rPr>
          <w:rFonts w:ascii="Arial" w:hAnsi="Arial" w:cs="Arial"/>
          <w:b/>
          <w:bCs/>
          <w:sz w:val="22"/>
          <w:szCs w:val="22"/>
        </w:rPr>
      </w:pPr>
    </w:p>
    <w:p w14:paraId="379F72B9" w14:textId="77777777" w:rsidR="00F4370B" w:rsidRDefault="00F4370B" w:rsidP="00BE3732">
      <w:pPr>
        <w:rPr>
          <w:rFonts w:ascii="Arial" w:hAnsi="Arial" w:cs="Arial"/>
          <w:b/>
          <w:bCs/>
          <w:sz w:val="22"/>
          <w:szCs w:val="22"/>
        </w:rPr>
      </w:pPr>
    </w:p>
    <w:p w14:paraId="6C5547EF" w14:textId="77777777" w:rsidR="00F4370B" w:rsidRDefault="00F4370B" w:rsidP="00BE3732">
      <w:pPr>
        <w:rPr>
          <w:rFonts w:ascii="Arial" w:hAnsi="Arial" w:cs="Arial"/>
          <w:b/>
          <w:bCs/>
          <w:sz w:val="22"/>
          <w:szCs w:val="22"/>
        </w:rPr>
      </w:pPr>
    </w:p>
    <w:p w14:paraId="35A5E785" w14:textId="77777777" w:rsidR="00F4370B" w:rsidRDefault="00F4370B" w:rsidP="00BE3732">
      <w:pPr>
        <w:rPr>
          <w:rFonts w:ascii="Arial" w:hAnsi="Arial" w:cs="Arial"/>
          <w:b/>
          <w:bCs/>
          <w:sz w:val="22"/>
          <w:szCs w:val="22"/>
        </w:rPr>
      </w:pPr>
    </w:p>
    <w:p w14:paraId="444B5BCD" w14:textId="77777777" w:rsidR="00F4370B" w:rsidRDefault="00F4370B" w:rsidP="00BE3732">
      <w:pPr>
        <w:rPr>
          <w:rFonts w:ascii="Arial" w:hAnsi="Arial" w:cs="Arial"/>
          <w:b/>
          <w:bCs/>
          <w:sz w:val="22"/>
          <w:szCs w:val="22"/>
        </w:rPr>
      </w:pPr>
    </w:p>
    <w:p w14:paraId="1A2E5200" w14:textId="77777777" w:rsidR="00F4370B" w:rsidRDefault="00F4370B" w:rsidP="00BE3732">
      <w:pPr>
        <w:rPr>
          <w:rFonts w:ascii="Arial" w:hAnsi="Arial" w:cs="Arial"/>
          <w:b/>
          <w:bCs/>
          <w:sz w:val="22"/>
          <w:szCs w:val="22"/>
        </w:rPr>
      </w:pPr>
    </w:p>
    <w:p w14:paraId="1C44EA6A" w14:textId="77777777" w:rsidR="00FF02CE" w:rsidRDefault="00FF02CE" w:rsidP="00BE3732">
      <w:pPr>
        <w:rPr>
          <w:rFonts w:ascii="Arial" w:hAnsi="Arial" w:cs="Arial"/>
          <w:b/>
          <w:bCs/>
          <w:sz w:val="22"/>
          <w:szCs w:val="22"/>
        </w:rPr>
      </w:pPr>
    </w:p>
    <w:p w14:paraId="5CD261BC" w14:textId="77777777" w:rsidR="00FF02CE" w:rsidRDefault="00FF02CE" w:rsidP="00BE3732">
      <w:pPr>
        <w:rPr>
          <w:rFonts w:ascii="Arial" w:hAnsi="Arial" w:cs="Arial"/>
          <w:b/>
          <w:bCs/>
          <w:sz w:val="22"/>
          <w:szCs w:val="22"/>
        </w:rPr>
      </w:pPr>
    </w:p>
    <w:p w14:paraId="21692A3C" w14:textId="77777777" w:rsidR="00FF02CE" w:rsidRDefault="00FF02CE" w:rsidP="00BE3732">
      <w:pPr>
        <w:rPr>
          <w:rFonts w:ascii="Arial" w:hAnsi="Arial" w:cs="Arial"/>
          <w:b/>
          <w:bCs/>
          <w:sz w:val="22"/>
          <w:szCs w:val="22"/>
        </w:rPr>
      </w:pPr>
    </w:p>
    <w:p w14:paraId="61D7FED2" w14:textId="77777777" w:rsidR="00FF02CE" w:rsidRDefault="00FF02CE" w:rsidP="00BE3732">
      <w:pPr>
        <w:rPr>
          <w:rFonts w:ascii="Arial" w:hAnsi="Arial" w:cs="Arial"/>
          <w:b/>
          <w:bCs/>
          <w:sz w:val="22"/>
          <w:szCs w:val="22"/>
        </w:rPr>
      </w:pPr>
    </w:p>
    <w:p w14:paraId="5D341077" w14:textId="77777777" w:rsidR="00FF02CE" w:rsidRDefault="00FF02CE" w:rsidP="00BE3732">
      <w:pPr>
        <w:rPr>
          <w:rFonts w:ascii="Arial" w:hAnsi="Arial" w:cs="Arial"/>
          <w:b/>
          <w:bCs/>
          <w:sz w:val="22"/>
          <w:szCs w:val="22"/>
        </w:rPr>
      </w:pPr>
    </w:p>
    <w:p w14:paraId="11809FF9" w14:textId="77777777" w:rsidR="00FF02CE" w:rsidRDefault="00FF02CE" w:rsidP="00BE3732">
      <w:pPr>
        <w:rPr>
          <w:rFonts w:ascii="Arial" w:hAnsi="Arial" w:cs="Arial"/>
          <w:b/>
          <w:bCs/>
          <w:sz w:val="22"/>
          <w:szCs w:val="22"/>
        </w:rPr>
      </w:pPr>
    </w:p>
    <w:p w14:paraId="3D05524F" w14:textId="77777777" w:rsidR="00FF02CE" w:rsidRDefault="00FF02CE" w:rsidP="00BE3732">
      <w:pPr>
        <w:rPr>
          <w:rFonts w:ascii="Arial" w:hAnsi="Arial" w:cs="Arial"/>
          <w:b/>
          <w:bCs/>
          <w:sz w:val="22"/>
          <w:szCs w:val="22"/>
        </w:rPr>
      </w:pPr>
    </w:p>
    <w:p w14:paraId="1F05736F" w14:textId="77777777" w:rsidR="00FF02CE" w:rsidRDefault="00FF02CE" w:rsidP="00BE3732">
      <w:pPr>
        <w:rPr>
          <w:rFonts w:ascii="Arial" w:hAnsi="Arial" w:cs="Arial"/>
          <w:b/>
          <w:bCs/>
          <w:sz w:val="22"/>
          <w:szCs w:val="22"/>
        </w:rPr>
      </w:pPr>
    </w:p>
    <w:p w14:paraId="7D26FB93" w14:textId="77777777" w:rsidR="00FF02CE" w:rsidRDefault="00FF02CE" w:rsidP="00BE3732">
      <w:pPr>
        <w:rPr>
          <w:rFonts w:ascii="Arial" w:hAnsi="Arial" w:cs="Arial"/>
          <w:b/>
          <w:bCs/>
          <w:sz w:val="22"/>
          <w:szCs w:val="22"/>
        </w:rPr>
      </w:pPr>
    </w:p>
    <w:p w14:paraId="76F1CB29" w14:textId="77777777" w:rsidR="00FF02CE" w:rsidRDefault="00FF02CE" w:rsidP="00BE3732">
      <w:pPr>
        <w:rPr>
          <w:rFonts w:ascii="Arial" w:hAnsi="Arial" w:cs="Arial"/>
          <w:b/>
          <w:bCs/>
          <w:sz w:val="22"/>
          <w:szCs w:val="22"/>
        </w:rPr>
      </w:pPr>
    </w:p>
    <w:p w14:paraId="22549AC3" w14:textId="77777777" w:rsidR="00FF02CE" w:rsidRDefault="00FF02CE" w:rsidP="00BE3732">
      <w:pPr>
        <w:rPr>
          <w:rFonts w:ascii="Arial" w:hAnsi="Arial" w:cs="Arial"/>
          <w:b/>
          <w:bCs/>
          <w:sz w:val="22"/>
          <w:szCs w:val="22"/>
        </w:rPr>
      </w:pPr>
    </w:p>
    <w:p w14:paraId="2D4108F8" w14:textId="10F111E2" w:rsidR="00281120" w:rsidRDefault="00281120" w:rsidP="00BE3732">
      <w:pPr>
        <w:rPr>
          <w:rFonts w:ascii="Arial" w:hAnsi="Arial" w:cs="Arial"/>
          <w:b/>
          <w:bCs/>
          <w:sz w:val="22"/>
          <w:szCs w:val="22"/>
        </w:rPr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1EBA2244" wp14:editId="42456243">
                <wp:simplePos x="0" y="0"/>
                <wp:positionH relativeFrom="margin">
                  <wp:posOffset>16647</wp:posOffset>
                </wp:positionH>
                <wp:positionV relativeFrom="paragraph">
                  <wp:posOffset>457</wp:posOffset>
                </wp:positionV>
                <wp:extent cx="6222228" cy="7086143"/>
                <wp:effectExtent l="0" t="0" r="7620" b="635"/>
                <wp:wrapSquare wrapText="bothSides"/>
                <wp:docPr id="6" name="Group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DAC986D6-A92B-40D6-21A8-A0931218C422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22228" cy="7086143"/>
                          <a:chOff x="282805" y="-225389"/>
                          <a:chExt cx="6657943" cy="8404084"/>
                        </a:xfrm>
                      </wpg:grpSpPr>
                      <pic:pic xmlns:pic="http://schemas.openxmlformats.org/drawingml/2006/picture">
                        <pic:nvPicPr>
                          <pic:cNvPr id="621119846" name="Picture 621119846">
                            <a:extLst>
                              <a:ext uri="{FF2B5EF4-FFF2-40B4-BE49-F238E27FC236}">
                                <a16:creationId xmlns:a16="http://schemas.microsoft.com/office/drawing/2014/main" id="{7D9C4A04-B67B-E479-011A-23C3C86400F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82805" y="0"/>
                            <a:ext cx="6657943" cy="817869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71308965" name="TextBox 2">
                          <a:extLst>
                            <a:ext uri="{FF2B5EF4-FFF2-40B4-BE49-F238E27FC236}">
                              <a16:creationId xmlns:a16="http://schemas.microsoft.com/office/drawing/2014/main" id="{302752B4-BA4F-F9AB-5645-BE4D8305A193}"/>
                            </a:ext>
                          </a:extLst>
                        </wps:cNvPr>
                        <wps:cNvSpPr txBox="1"/>
                        <wps:spPr>
                          <a:xfrm>
                            <a:off x="326144" y="-225389"/>
                            <a:ext cx="2030095" cy="51625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41BC453" w14:textId="77777777" w:rsidR="00281120" w:rsidRDefault="00281120" w:rsidP="00281120">
                              <w:pPr>
                                <w:rPr>
                                  <w:rFonts w:hAnsi="Aptos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14:ligatures w14:val="none"/>
                                </w:rPr>
                              </w:pPr>
                              <w:r>
                                <w:rPr>
                                  <w:rFonts w:hAnsi="Aptos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(B)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EBA2244" id="Group 5" o:spid="_x0000_s1029" style="position:absolute;margin-left:1.3pt;margin-top:.05pt;width:489.95pt;height:557.95pt;z-index:251660288;mso-position-horizontal-relative:margin;mso-width-relative:margin;mso-height-relative:margin" coordorigin="2828,-2253" coordsize="66579,8404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">
                <v:shape id="Picture 621119846" o:spid="_x0000_s1030" type="#_x0000_t75" style="position:absolute;left:2828;width:66579;height:8178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">
                  <v:imagedata r:id="rId13" o:title=""/>
                </v:shape>
                <v:shape id="TextBox 2" o:spid="_x0000_s1031" type="#_x0000_t202" style="position:absolute;left:3261;top:-2253;width:20301;height:516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" filled="f" stroked="f">
                  <v:textbox>
                    <w:txbxContent>
                      <w:p w14:paraId="141BC453" w14:textId="77777777" w:rsidR="00281120" w:rsidRDefault="00281120" w:rsidP="00281120">
                        <w:pPr>
                          <w:rPr>
                            <w:rFonts w:hAnsi="Aptos"/>
                            <w:color w:val="000000" w:themeColor="text1"/>
                            <w:kern w:val="24"/>
                            <w:sz w:val="36"/>
                            <w:szCs w:val="36"/>
                            <w14:ligatures w14:val="none"/>
                          </w:rPr>
                        </w:pPr>
                        <w:r>
                          <w:rPr>
                            <w:rFonts w:hAnsi="Aptos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(B)</w:t>
                        </w:r>
                      </w:p>
                    </w:txbxContent>
                  </v:textbox>
                </v:shape>
                <w10:wrap type="square" anchorx="margin"/>
              </v:group>
            </w:pict>
          </mc:Fallback>
        </mc:AlternateContent>
      </w:r>
    </w:p>
    <w:p w14:paraId="24F98901" w14:textId="4366CD9B" w:rsidR="007C358A" w:rsidRPr="00F91378" w:rsidRDefault="00281120" w:rsidP="007C358A">
      <w:pPr>
        <w:rPr>
          <w:rFonts w:ascii="Arial" w:hAnsi="Arial" w:cs="Arial"/>
          <w:b/>
          <w:bCs/>
          <w:sz w:val="22"/>
          <w:szCs w:val="22"/>
        </w:rPr>
      </w:pPr>
      <w:r w:rsidRPr="00062AD5">
        <w:rPr>
          <w:rFonts w:ascii="Arial" w:hAnsi="Arial" w:cs="Arial"/>
          <w:b/>
          <w:bCs/>
          <w:sz w:val="18"/>
          <w:szCs w:val="18"/>
        </w:rPr>
        <w:t xml:space="preserve">Figure 1 Caption. </w:t>
      </w:r>
      <w:r w:rsidR="009F03C0" w:rsidRPr="00062AD5">
        <w:rPr>
          <w:rFonts w:ascii="Arial" w:hAnsi="Arial" w:cs="Arial"/>
          <w:sz w:val="18"/>
          <w:szCs w:val="18"/>
        </w:rPr>
        <w:t xml:space="preserve">Heat Maps of (A) Modularity and (B) Clustering Coefficient values across resting state networks. </w:t>
      </w:r>
      <w:r w:rsidR="00E71F15" w:rsidRPr="00062AD5">
        <w:rPr>
          <w:rFonts w:ascii="Arial" w:hAnsi="Arial" w:cs="Arial"/>
          <w:sz w:val="18"/>
          <w:szCs w:val="18"/>
        </w:rPr>
        <w:t>Rows represent individual participants and columns represent networks. Participants were ordered by SMN values to</w:t>
      </w:r>
      <w:r w:rsidR="00545596" w:rsidRPr="00062AD5">
        <w:rPr>
          <w:rFonts w:ascii="Arial" w:hAnsi="Arial" w:cs="Arial"/>
          <w:sz w:val="18"/>
          <w:szCs w:val="18"/>
        </w:rPr>
        <w:t xml:space="preserve"> visualize interindividual variability across the seven networks. Values were z-scored within network to standardized values for easier visualization</w:t>
      </w:r>
      <w:r w:rsidR="00062AD5" w:rsidRPr="00062AD5">
        <w:rPr>
          <w:rFonts w:ascii="Arial" w:hAnsi="Arial" w:cs="Arial"/>
          <w:sz w:val="18"/>
          <w:szCs w:val="18"/>
        </w:rPr>
        <w:t xml:space="preserve">. </w:t>
      </w:r>
      <w:r w:rsidR="007C358A" w:rsidRPr="00266C13">
        <w:rPr>
          <w:rFonts w:ascii="Arial" w:hAnsi="Arial" w:cs="Arial"/>
          <w:sz w:val="18"/>
          <w:szCs w:val="18"/>
        </w:rPr>
        <w:t xml:space="preserve">Abbreviations: SMN, Somatomotor Network; </w:t>
      </w:r>
      <w:r w:rsidR="00A768C9">
        <w:rPr>
          <w:rFonts w:ascii="Arial" w:hAnsi="Arial" w:cs="Arial"/>
          <w:sz w:val="18"/>
          <w:szCs w:val="18"/>
        </w:rPr>
        <w:t>DMN</w:t>
      </w:r>
      <w:r w:rsidR="007C358A">
        <w:rPr>
          <w:rFonts w:ascii="Arial" w:hAnsi="Arial" w:cs="Arial"/>
          <w:sz w:val="18"/>
          <w:szCs w:val="18"/>
        </w:rPr>
        <w:t>,</w:t>
      </w:r>
      <w:r w:rsidR="00A768C9">
        <w:rPr>
          <w:rFonts w:ascii="Arial" w:hAnsi="Arial" w:cs="Arial"/>
          <w:sz w:val="18"/>
          <w:szCs w:val="18"/>
        </w:rPr>
        <w:t xml:space="preserve"> Default Mode Network; Dorsal_Att, Dorsal Attention Network; FPN, Frontoparietal Network; Ventral_Att, Ventral Attention Network</w:t>
      </w:r>
      <w:r w:rsidR="007C358A">
        <w:rPr>
          <w:rFonts w:ascii="Arial" w:hAnsi="Arial" w:cs="Arial"/>
          <w:sz w:val="18"/>
          <w:szCs w:val="18"/>
        </w:rPr>
        <w:t xml:space="preserve"> </w:t>
      </w:r>
    </w:p>
    <w:p w14:paraId="1DDB3071" w14:textId="1409A43D" w:rsidR="00062AD5" w:rsidRDefault="00062AD5" w:rsidP="00BE3732">
      <w:pPr>
        <w:rPr>
          <w:rFonts w:ascii="Arial" w:hAnsi="Arial" w:cs="Arial"/>
          <w:sz w:val="18"/>
          <w:szCs w:val="18"/>
        </w:rPr>
      </w:pPr>
    </w:p>
    <w:p w14:paraId="59E4DFB7" w14:textId="28AD137F" w:rsidR="00BE3732" w:rsidRDefault="00BE3732" w:rsidP="00BE3732">
      <w:pPr>
        <w:rPr>
          <w:rFonts w:ascii="Arial" w:hAnsi="Arial" w:cs="Arial"/>
          <w:b/>
          <w:bCs/>
          <w:sz w:val="22"/>
          <w:szCs w:val="22"/>
        </w:rPr>
      </w:pPr>
      <w:r w:rsidRPr="00EB7BCF">
        <w:rPr>
          <w:rFonts w:ascii="Arial" w:hAnsi="Arial" w:cs="Arial"/>
          <w:b/>
          <w:bCs/>
          <w:sz w:val="22"/>
          <w:szCs w:val="22"/>
        </w:rPr>
        <w:t xml:space="preserve">Table </w:t>
      </w:r>
      <w:r w:rsidR="008968AB" w:rsidRPr="00EB7BCF">
        <w:rPr>
          <w:rFonts w:ascii="Arial" w:hAnsi="Arial" w:cs="Arial"/>
          <w:b/>
          <w:bCs/>
          <w:sz w:val="22"/>
          <w:szCs w:val="22"/>
        </w:rPr>
        <w:t>1</w:t>
      </w:r>
      <w:r w:rsidRPr="00EB7BCF">
        <w:rPr>
          <w:rFonts w:ascii="Arial" w:hAnsi="Arial" w:cs="Arial"/>
          <w:b/>
          <w:bCs/>
          <w:sz w:val="22"/>
          <w:szCs w:val="22"/>
        </w:rPr>
        <w:t>. Statistical Summaries of Moderation Models Examining the Effects of SMN Clustering Coefficient on the Associations Between Racial Discrimination and PTSD Symptom Clusters (Re-experiencing, Avoidance/Numbing</w:t>
      </w:r>
      <w:r w:rsidR="004576BC" w:rsidRPr="00EB7BCF">
        <w:rPr>
          <w:rFonts w:ascii="Arial" w:hAnsi="Arial" w:cs="Arial"/>
          <w:b/>
          <w:bCs/>
          <w:sz w:val="22"/>
          <w:szCs w:val="22"/>
        </w:rPr>
        <w:t xml:space="preserve"> and Hyperarousal</w:t>
      </w:r>
      <w:r w:rsidRPr="00EB7BCF">
        <w:rPr>
          <w:rFonts w:ascii="Arial" w:hAnsi="Arial" w:cs="Arial"/>
          <w:b/>
          <w:bCs/>
          <w:sz w:val="22"/>
          <w:szCs w:val="22"/>
        </w:rPr>
        <w:t xml:space="preserve">) after Controlling for Age, </w:t>
      </w:r>
      <w:r w:rsidR="004576BC" w:rsidRPr="00EB7BCF">
        <w:rPr>
          <w:rFonts w:ascii="Arial" w:hAnsi="Arial" w:cs="Arial"/>
          <w:b/>
          <w:bCs/>
          <w:sz w:val="22"/>
          <w:szCs w:val="22"/>
        </w:rPr>
        <w:t xml:space="preserve">Adult </w:t>
      </w:r>
      <w:r w:rsidRPr="00EB7BCF">
        <w:rPr>
          <w:rFonts w:ascii="Arial" w:hAnsi="Arial" w:cs="Arial"/>
          <w:b/>
          <w:bCs/>
          <w:sz w:val="22"/>
          <w:szCs w:val="22"/>
        </w:rPr>
        <w:t>Trauma Exposure, Childhood Trauma Exposure</w:t>
      </w:r>
      <w:r w:rsidR="00527F0E" w:rsidRPr="00EB7BCF">
        <w:rPr>
          <w:rFonts w:ascii="Arial" w:hAnsi="Arial" w:cs="Arial"/>
          <w:b/>
          <w:bCs/>
          <w:sz w:val="22"/>
          <w:szCs w:val="22"/>
        </w:rPr>
        <w:t xml:space="preserve">, </w:t>
      </w:r>
      <w:r w:rsidRPr="00EB7BCF">
        <w:rPr>
          <w:rFonts w:ascii="Arial" w:hAnsi="Arial" w:cs="Arial"/>
          <w:b/>
          <w:bCs/>
          <w:sz w:val="22"/>
          <w:szCs w:val="22"/>
        </w:rPr>
        <w:t>Systemic Inequities</w:t>
      </w:r>
      <w:r w:rsidR="00527F0E" w:rsidRPr="00EB7BCF">
        <w:rPr>
          <w:rFonts w:ascii="Arial" w:hAnsi="Arial" w:cs="Arial"/>
          <w:b/>
          <w:bCs/>
          <w:sz w:val="22"/>
          <w:szCs w:val="22"/>
        </w:rPr>
        <w:t xml:space="preserve"> and Scanner type</w:t>
      </w:r>
    </w:p>
    <w:p w14:paraId="12F5C911" w14:textId="4EF0A20F" w:rsidR="00704C0F" w:rsidRDefault="001506A4" w:rsidP="00BE3732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>Overall Models</w:t>
      </w:r>
    </w:p>
    <w:tbl>
      <w:tblPr>
        <w:tblW w:w="8315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179"/>
        <w:gridCol w:w="1554"/>
        <w:gridCol w:w="1909"/>
        <w:gridCol w:w="1673"/>
      </w:tblGrid>
      <w:tr w:rsidR="001506A4" w:rsidRPr="001506A4" w14:paraId="5E546215" w14:textId="77777777" w:rsidTr="000F39EF">
        <w:trPr>
          <w:trHeight w:val="577"/>
        </w:trPr>
        <w:tc>
          <w:tcPr>
            <w:tcW w:w="31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3746011" w14:textId="77777777" w:rsidR="001506A4" w:rsidRPr="001506A4" w:rsidRDefault="001506A4" w:rsidP="001506A4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14:ligatures w14:val="none"/>
              </w:rPr>
              <w:t>Model</w:t>
            </w:r>
          </w:p>
        </w:tc>
        <w:tc>
          <w:tcPr>
            <w:tcW w:w="155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29625A5" w14:textId="77777777" w:rsidR="001506A4" w:rsidRPr="001506A4" w:rsidRDefault="001506A4" w:rsidP="001506A4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14:ligatures w14:val="none"/>
              </w:rPr>
              <w:t>R</w:t>
            </w:r>
            <w:r w:rsidRPr="001506A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position w:val="10"/>
                <w:vertAlign w:val="superscript"/>
                <w14:ligatures w14:val="none"/>
              </w:rPr>
              <w:t>2</w:t>
            </w:r>
            <w:r w:rsidRPr="001506A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14:ligatures w14:val="none"/>
              </w:rPr>
              <w:t xml:space="preserve"> (overall)</w:t>
            </w:r>
          </w:p>
        </w:tc>
        <w:tc>
          <w:tcPr>
            <w:tcW w:w="19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52F10FF" w14:textId="77777777" w:rsidR="001506A4" w:rsidRPr="001506A4" w:rsidRDefault="001506A4" w:rsidP="001506A4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14:ligatures w14:val="none"/>
              </w:rPr>
              <w:t>F (</w:t>
            </w:r>
            <w:proofErr w:type="spellStart"/>
            <w:r w:rsidRPr="001506A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14:ligatures w14:val="none"/>
              </w:rPr>
              <w:t>df</w:t>
            </w:r>
            <w:proofErr w:type="spellEnd"/>
            <w:r w:rsidRPr="001506A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14:ligatures w14:val="none"/>
              </w:rPr>
              <w:t>)</w:t>
            </w:r>
          </w:p>
        </w:tc>
        <w:tc>
          <w:tcPr>
            <w:tcW w:w="16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9ABC93F" w14:textId="77777777" w:rsidR="001506A4" w:rsidRPr="001506A4" w:rsidRDefault="001506A4" w:rsidP="001506A4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14:ligatures w14:val="none"/>
              </w:rPr>
              <w:t xml:space="preserve"> p (overall)</w:t>
            </w:r>
          </w:p>
        </w:tc>
      </w:tr>
      <w:tr w:rsidR="001506A4" w:rsidRPr="001506A4" w14:paraId="50406447" w14:textId="77777777" w:rsidTr="000F39EF">
        <w:trPr>
          <w:trHeight w:val="786"/>
        </w:trPr>
        <w:tc>
          <w:tcPr>
            <w:tcW w:w="31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643A48E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 xml:space="preserve">1 – Re-experiencing </w:t>
            </w:r>
          </w:p>
        </w:tc>
        <w:tc>
          <w:tcPr>
            <w:tcW w:w="155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C0CCF20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49</w:t>
            </w:r>
          </w:p>
        </w:tc>
        <w:tc>
          <w:tcPr>
            <w:tcW w:w="19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272DBEA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3.00 (7,73)</w:t>
            </w:r>
          </w:p>
        </w:tc>
        <w:tc>
          <w:tcPr>
            <w:tcW w:w="16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B6B58F4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005</w:t>
            </w:r>
          </w:p>
        </w:tc>
      </w:tr>
      <w:tr w:rsidR="001506A4" w:rsidRPr="001506A4" w14:paraId="6579BAB4" w14:textId="77777777" w:rsidTr="000F39EF">
        <w:trPr>
          <w:trHeight w:val="751"/>
        </w:trPr>
        <w:tc>
          <w:tcPr>
            <w:tcW w:w="31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153D740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2- Hyperarousal</w:t>
            </w:r>
          </w:p>
        </w:tc>
        <w:tc>
          <w:tcPr>
            <w:tcW w:w="155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8759BD4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48</w:t>
            </w:r>
          </w:p>
        </w:tc>
        <w:tc>
          <w:tcPr>
            <w:tcW w:w="19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2E7C4DE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2.85 (7,73)</w:t>
            </w:r>
          </w:p>
        </w:tc>
        <w:tc>
          <w:tcPr>
            <w:tcW w:w="16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07862F9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008</w:t>
            </w:r>
          </w:p>
        </w:tc>
      </w:tr>
      <w:tr w:rsidR="001506A4" w:rsidRPr="001506A4" w14:paraId="3FC50B57" w14:textId="77777777" w:rsidTr="000F39EF">
        <w:trPr>
          <w:trHeight w:val="894"/>
        </w:trPr>
        <w:tc>
          <w:tcPr>
            <w:tcW w:w="31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9FC79D7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 xml:space="preserve">3- Avoidance/numbing </w:t>
            </w:r>
          </w:p>
        </w:tc>
        <w:tc>
          <w:tcPr>
            <w:tcW w:w="155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5DAD68B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58</w:t>
            </w:r>
          </w:p>
        </w:tc>
        <w:tc>
          <w:tcPr>
            <w:tcW w:w="19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7655722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4.64 (7,73)</w:t>
            </w:r>
          </w:p>
        </w:tc>
        <w:tc>
          <w:tcPr>
            <w:tcW w:w="16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5CC7583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&lt;.001</w:t>
            </w:r>
          </w:p>
        </w:tc>
      </w:tr>
    </w:tbl>
    <w:p w14:paraId="1EEFB6F1" w14:textId="05E55610" w:rsidR="00704C0F" w:rsidRDefault="00704C0F" w:rsidP="0004202B">
      <w:pPr>
        <w:rPr>
          <w:rFonts w:ascii="Arial" w:hAnsi="Arial" w:cs="Arial"/>
          <w:b/>
          <w:bCs/>
          <w:sz w:val="22"/>
          <w:szCs w:val="22"/>
        </w:rPr>
      </w:pPr>
    </w:p>
    <w:p w14:paraId="55C22DEB" w14:textId="54A79DC3" w:rsidR="0004202B" w:rsidRPr="0004202B" w:rsidRDefault="0004202B" w:rsidP="0004202B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 xml:space="preserve">Model (1): Re-experiencing </w:t>
      </w:r>
    </w:p>
    <w:tbl>
      <w:tblPr>
        <w:tblW w:w="8290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868"/>
        <w:gridCol w:w="1398"/>
        <w:gridCol w:w="1287"/>
        <w:gridCol w:w="1737"/>
      </w:tblGrid>
      <w:tr w:rsidR="00960F32" w:rsidRPr="001506A4" w14:paraId="1C51A695" w14:textId="77777777" w:rsidTr="00960F32">
        <w:trPr>
          <w:trHeight w:val="489"/>
        </w:trPr>
        <w:tc>
          <w:tcPr>
            <w:tcW w:w="38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578C634" w14:textId="77777777" w:rsidR="001506A4" w:rsidRPr="001506A4" w:rsidRDefault="001506A4" w:rsidP="001506A4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b/>
                <w:bCs/>
                <w:color w:val="000000"/>
                <w:kern w:val="24"/>
                <w14:ligatures w14:val="none"/>
              </w:rPr>
              <w:t>Predictor</w:t>
            </w:r>
          </w:p>
        </w:tc>
        <w:tc>
          <w:tcPr>
            <w:tcW w:w="13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5586566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b/>
                <w:bCs/>
                <w:color w:val="000000"/>
                <w:kern w:val="24"/>
                <w14:ligatures w14:val="none"/>
              </w:rPr>
              <w:t>β</w:t>
            </w:r>
          </w:p>
        </w:tc>
        <w:tc>
          <w:tcPr>
            <w:tcW w:w="1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B36CFD9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b/>
                <w:bCs/>
                <w:color w:val="000000"/>
                <w:kern w:val="24"/>
                <w14:ligatures w14:val="none"/>
              </w:rPr>
              <w:t>p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0D090D9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b/>
                <w:bCs/>
                <w:color w:val="000000"/>
                <w:kern w:val="24"/>
                <w14:ligatures w14:val="none"/>
              </w:rPr>
              <w:t>95% Cl</w:t>
            </w:r>
          </w:p>
        </w:tc>
      </w:tr>
      <w:tr w:rsidR="00960F32" w:rsidRPr="001506A4" w14:paraId="6B04C057" w14:textId="77777777" w:rsidTr="00960F32">
        <w:trPr>
          <w:trHeight w:val="331"/>
        </w:trPr>
        <w:tc>
          <w:tcPr>
            <w:tcW w:w="38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3705C21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Racial Discrimination (EOD total)</w:t>
            </w:r>
          </w:p>
        </w:tc>
        <w:tc>
          <w:tcPr>
            <w:tcW w:w="13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88B01BC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3.2</w:t>
            </w:r>
          </w:p>
        </w:tc>
        <w:tc>
          <w:tcPr>
            <w:tcW w:w="1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7CE2F0F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.02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BF04145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[.38,6.12]</w:t>
            </w:r>
          </w:p>
        </w:tc>
      </w:tr>
      <w:tr w:rsidR="00960F32" w:rsidRPr="001506A4" w14:paraId="26B3F700" w14:textId="77777777" w:rsidTr="00960F32">
        <w:trPr>
          <w:trHeight w:val="331"/>
        </w:trPr>
        <w:tc>
          <w:tcPr>
            <w:tcW w:w="38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053C65D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 xml:space="preserve">SMN Clustering Coefficient (CC) </w:t>
            </w:r>
          </w:p>
        </w:tc>
        <w:tc>
          <w:tcPr>
            <w:tcW w:w="13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8EDA1E6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8.84</w:t>
            </w:r>
          </w:p>
        </w:tc>
        <w:tc>
          <w:tcPr>
            <w:tcW w:w="1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F68AC4C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.26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DA6E535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[-6.8,24.5]</w:t>
            </w:r>
          </w:p>
        </w:tc>
      </w:tr>
      <w:tr w:rsidR="00960F32" w:rsidRPr="001506A4" w14:paraId="14443197" w14:textId="77777777" w:rsidTr="00960F32">
        <w:trPr>
          <w:trHeight w:val="331"/>
        </w:trPr>
        <w:tc>
          <w:tcPr>
            <w:tcW w:w="38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1177F2F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RD (EOD total) x SMN CC</w:t>
            </w:r>
          </w:p>
        </w:tc>
        <w:tc>
          <w:tcPr>
            <w:tcW w:w="13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D771327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-5.4</w:t>
            </w:r>
          </w:p>
        </w:tc>
        <w:tc>
          <w:tcPr>
            <w:tcW w:w="1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C269A48" w14:textId="65A4DEED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.0</w:t>
            </w:r>
            <w:r w:rsidR="003F1F8D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1</w:t>
            </w: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4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FF99133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[-10.9, -.004]</w:t>
            </w:r>
          </w:p>
        </w:tc>
      </w:tr>
      <w:tr w:rsidR="00960F32" w:rsidRPr="001506A4" w14:paraId="015CD444" w14:textId="77777777" w:rsidTr="00960F32">
        <w:trPr>
          <w:trHeight w:val="331"/>
        </w:trPr>
        <w:tc>
          <w:tcPr>
            <w:tcW w:w="38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72F1C17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Age</w:t>
            </w:r>
          </w:p>
        </w:tc>
        <w:tc>
          <w:tcPr>
            <w:tcW w:w="13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555549C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-.005</w:t>
            </w:r>
          </w:p>
        </w:tc>
        <w:tc>
          <w:tcPr>
            <w:tcW w:w="1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59B8544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.85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A545C11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[-.06,05]</w:t>
            </w:r>
          </w:p>
        </w:tc>
      </w:tr>
      <w:tr w:rsidR="00960F32" w:rsidRPr="001506A4" w14:paraId="714E732B" w14:textId="77777777" w:rsidTr="00960F32">
        <w:trPr>
          <w:trHeight w:val="331"/>
        </w:trPr>
        <w:tc>
          <w:tcPr>
            <w:tcW w:w="38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147F13E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Adult Trauma Exposure</w:t>
            </w:r>
          </w:p>
        </w:tc>
        <w:tc>
          <w:tcPr>
            <w:tcW w:w="13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FFECEBD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.18</w:t>
            </w:r>
          </w:p>
        </w:tc>
        <w:tc>
          <w:tcPr>
            <w:tcW w:w="1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D4DE73B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.17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0AC6940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[-.09,.46]</w:t>
            </w:r>
          </w:p>
        </w:tc>
      </w:tr>
      <w:tr w:rsidR="00960F32" w:rsidRPr="001506A4" w14:paraId="05BA5821" w14:textId="77777777" w:rsidTr="00960F32">
        <w:trPr>
          <w:trHeight w:val="331"/>
        </w:trPr>
        <w:tc>
          <w:tcPr>
            <w:tcW w:w="38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9A53E4B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 xml:space="preserve">Childhood Trauma </w:t>
            </w:r>
          </w:p>
        </w:tc>
        <w:tc>
          <w:tcPr>
            <w:tcW w:w="13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353AA6D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.01</w:t>
            </w:r>
          </w:p>
        </w:tc>
        <w:tc>
          <w:tcPr>
            <w:tcW w:w="1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BBDCFA5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.68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D3C1AF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[-.03,.05]</w:t>
            </w:r>
          </w:p>
        </w:tc>
      </w:tr>
      <w:tr w:rsidR="00960F32" w:rsidRPr="001506A4" w14:paraId="22ABFAEC" w14:textId="77777777" w:rsidTr="00960F32">
        <w:trPr>
          <w:trHeight w:val="331"/>
        </w:trPr>
        <w:tc>
          <w:tcPr>
            <w:tcW w:w="38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8D39FB6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 xml:space="preserve">Systemic Inequities </w:t>
            </w:r>
          </w:p>
        </w:tc>
        <w:tc>
          <w:tcPr>
            <w:tcW w:w="13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9A2EC06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.15</w:t>
            </w:r>
          </w:p>
        </w:tc>
        <w:tc>
          <w:tcPr>
            <w:tcW w:w="1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A457308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.17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55AAD02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[-.06,.36]</w:t>
            </w:r>
          </w:p>
        </w:tc>
      </w:tr>
      <w:tr w:rsidR="00960F32" w:rsidRPr="001506A4" w14:paraId="430FD60B" w14:textId="77777777" w:rsidTr="00960F32">
        <w:trPr>
          <w:trHeight w:val="331"/>
        </w:trPr>
        <w:tc>
          <w:tcPr>
            <w:tcW w:w="38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AC5F75E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Scanner Type</w:t>
            </w:r>
          </w:p>
        </w:tc>
        <w:tc>
          <w:tcPr>
            <w:tcW w:w="13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7AF9D80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.62</w:t>
            </w:r>
          </w:p>
        </w:tc>
        <w:tc>
          <w:tcPr>
            <w:tcW w:w="1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73A14DD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.35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A3F2233" w14:textId="77777777" w:rsidR="001506A4" w:rsidRPr="001506A4" w:rsidRDefault="001506A4" w:rsidP="001506A4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506A4">
              <w:rPr>
                <w:rFonts w:ascii="Arial" w:eastAsia="Times New Roman" w:hAnsi="Arial" w:cs="Arial"/>
                <w:color w:val="000000"/>
                <w:kern w:val="24"/>
                <w14:ligatures w14:val="none"/>
              </w:rPr>
              <w:t>[-.71, 1.9]</w:t>
            </w:r>
          </w:p>
        </w:tc>
      </w:tr>
    </w:tbl>
    <w:p w14:paraId="20AA9BC9" w14:textId="77777777" w:rsidR="000F39EF" w:rsidRPr="00F91378" w:rsidRDefault="000F39EF" w:rsidP="000F39EF">
      <w:pPr>
        <w:rPr>
          <w:rFonts w:ascii="Arial" w:hAnsi="Arial" w:cs="Arial"/>
          <w:b/>
          <w:bCs/>
          <w:sz w:val="22"/>
          <w:szCs w:val="22"/>
        </w:rPr>
      </w:pPr>
      <w:r w:rsidRPr="00266C13">
        <w:rPr>
          <w:rFonts w:ascii="Arial" w:hAnsi="Arial" w:cs="Arial"/>
          <w:sz w:val="18"/>
          <w:szCs w:val="18"/>
        </w:rPr>
        <w:t xml:space="preserve">Abbreviations: SMN, Somatomotor Network; </w:t>
      </w:r>
      <w:r>
        <w:rPr>
          <w:rFonts w:ascii="Arial" w:hAnsi="Arial" w:cs="Arial"/>
          <w:sz w:val="18"/>
          <w:szCs w:val="18"/>
        </w:rPr>
        <w:t xml:space="preserve">EOD, Experiences of Discrimination; CC, Clustering Coefficient </w:t>
      </w:r>
    </w:p>
    <w:p w14:paraId="4C271FB2" w14:textId="77777777" w:rsidR="000F39EF" w:rsidRDefault="000F39EF" w:rsidP="000F39EF">
      <w:pPr>
        <w:rPr>
          <w:rFonts w:ascii="Arial" w:hAnsi="Arial" w:cs="Arial"/>
          <w:sz w:val="22"/>
          <w:szCs w:val="22"/>
        </w:rPr>
      </w:pPr>
    </w:p>
    <w:p w14:paraId="4B23F188" w14:textId="77777777" w:rsidR="00704C0F" w:rsidRDefault="00704C0F" w:rsidP="00BE3732">
      <w:pPr>
        <w:rPr>
          <w:rFonts w:ascii="Arial" w:hAnsi="Arial" w:cs="Arial"/>
          <w:b/>
          <w:bCs/>
          <w:sz w:val="22"/>
          <w:szCs w:val="22"/>
        </w:rPr>
      </w:pPr>
    </w:p>
    <w:p w14:paraId="00320E1E" w14:textId="77777777" w:rsidR="00960F32" w:rsidRDefault="00960F32" w:rsidP="00BE3732">
      <w:pPr>
        <w:rPr>
          <w:rFonts w:ascii="Arial" w:hAnsi="Arial" w:cs="Arial"/>
          <w:b/>
          <w:bCs/>
          <w:sz w:val="22"/>
          <w:szCs w:val="22"/>
        </w:rPr>
      </w:pPr>
    </w:p>
    <w:p w14:paraId="3A2D0049" w14:textId="1C2CDD4A" w:rsidR="00704C0F" w:rsidRDefault="007E035F" w:rsidP="00BE3732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 xml:space="preserve">Model (2): Hyperarousal </w:t>
      </w:r>
    </w:p>
    <w:tbl>
      <w:tblPr>
        <w:tblW w:w="8256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848"/>
        <w:gridCol w:w="1395"/>
        <w:gridCol w:w="1282"/>
        <w:gridCol w:w="1731"/>
      </w:tblGrid>
      <w:tr w:rsidR="007E035F" w:rsidRPr="007E035F" w14:paraId="30C2694E" w14:textId="77777777" w:rsidTr="00421DC7">
        <w:trPr>
          <w:trHeight w:val="358"/>
        </w:trPr>
        <w:tc>
          <w:tcPr>
            <w:tcW w:w="38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E87DC6D" w14:textId="77777777" w:rsidR="007E035F" w:rsidRPr="007E035F" w:rsidRDefault="007E035F" w:rsidP="007E035F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14:ligatures w14:val="none"/>
              </w:rPr>
              <w:t>Predictor</w:t>
            </w:r>
          </w:p>
        </w:tc>
        <w:tc>
          <w:tcPr>
            <w:tcW w:w="13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D202ED8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14:ligatures w14:val="none"/>
              </w:rPr>
              <w:t>β</w:t>
            </w:r>
          </w:p>
        </w:tc>
        <w:tc>
          <w:tcPr>
            <w:tcW w:w="12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6B1E7DC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14:ligatures w14:val="none"/>
              </w:rPr>
              <w:t>p</w:t>
            </w:r>
          </w:p>
        </w:tc>
        <w:tc>
          <w:tcPr>
            <w:tcW w:w="17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218E97F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14:ligatures w14:val="none"/>
              </w:rPr>
              <w:t>95% Cl</w:t>
            </w:r>
          </w:p>
        </w:tc>
      </w:tr>
      <w:tr w:rsidR="007E035F" w:rsidRPr="007E035F" w14:paraId="164F0381" w14:textId="77777777" w:rsidTr="00960F32">
        <w:trPr>
          <w:trHeight w:val="351"/>
        </w:trPr>
        <w:tc>
          <w:tcPr>
            <w:tcW w:w="38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D4EA9B5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dark1"/>
                <w:kern w:val="24"/>
                <w14:ligatures w14:val="none"/>
              </w:rPr>
              <w:t>Racial Discrimination (EOD total)</w:t>
            </w:r>
          </w:p>
        </w:tc>
        <w:tc>
          <w:tcPr>
            <w:tcW w:w="13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D14C76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2.13</w:t>
            </w:r>
          </w:p>
        </w:tc>
        <w:tc>
          <w:tcPr>
            <w:tcW w:w="12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16F1E31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30</w:t>
            </w:r>
          </w:p>
        </w:tc>
        <w:tc>
          <w:tcPr>
            <w:tcW w:w="17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EE5F0AD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[-1.9,6.25]</w:t>
            </w:r>
          </w:p>
        </w:tc>
      </w:tr>
      <w:tr w:rsidR="007E035F" w:rsidRPr="007E035F" w14:paraId="398E46F2" w14:textId="77777777" w:rsidTr="00960F32">
        <w:trPr>
          <w:trHeight w:val="351"/>
        </w:trPr>
        <w:tc>
          <w:tcPr>
            <w:tcW w:w="38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046197E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 xml:space="preserve">SMN Clustering Coefficient (CC) </w:t>
            </w:r>
          </w:p>
        </w:tc>
        <w:tc>
          <w:tcPr>
            <w:tcW w:w="13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C4CE85D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2.65</w:t>
            </w:r>
          </w:p>
        </w:tc>
        <w:tc>
          <w:tcPr>
            <w:tcW w:w="12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7B1FB6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81</w:t>
            </w:r>
          </w:p>
        </w:tc>
        <w:tc>
          <w:tcPr>
            <w:tcW w:w="17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77C607C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[-19.8,25.1]</w:t>
            </w:r>
          </w:p>
        </w:tc>
      </w:tr>
      <w:tr w:rsidR="007E035F" w:rsidRPr="007E035F" w14:paraId="6EFBFD26" w14:textId="77777777" w:rsidTr="00960F32">
        <w:trPr>
          <w:trHeight w:val="351"/>
        </w:trPr>
        <w:tc>
          <w:tcPr>
            <w:tcW w:w="38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24479D9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dark1"/>
                <w:kern w:val="24"/>
                <w14:ligatures w14:val="none"/>
              </w:rPr>
              <w:t>RD (EOD total) x SMN CC</w:t>
            </w:r>
          </w:p>
        </w:tc>
        <w:tc>
          <w:tcPr>
            <w:tcW w:w="13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8033BB2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-4.2</w:t>
            </w:r>
          </w:p>
        </w:tc>
        <w:tc>
          <w:tcPr>
            <w:tcW w:w="12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F15E88A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28</w:t>
            </w:r>
          </w:p>
        </w:tc>
        <w:tc>
          <w:tcPr>
            <w:tcW w:w="17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686DDE9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[-12.1,3.6]</w:t>
            </w:r>
          </w:p>
        </w:tc>
      </w:tr>
      <w:tr w:rsidR="007E035F" w:rsidRPr="007E035F" w14:paraId="35CE8733" w14:textId="77777777" w:rsidTr="00960F32">
        <w:trPr>
          <w:trHeight w:val="351"/>
        </w:trPr>
        <w:tc>
          <w:tcPr>
            <w:tcW w:w="38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42B7BE9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Age</w:t>
            </w:r>
          </w:p>
        </w:tc>
        <w:tc>
          <w:tcPr>
            <w:tcW w:w="13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33D8312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-.01</w:t>
            </w:r>
          </w:p>
        </w:tc>
        <w:tc>
          <w:tcPr>
            <w:tcW w:w="12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9DA12D3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84</w:t>
            </w:r>
          </w:p>
        </w:tc>
        <w:tc>
          <w:tcPr>
            <w:tcW w:w="17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E10CE7F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[-.09,.07]</w:t>
            </w:r>
          </w:p>
        </w:tc>
      </w:tr>
      <w:tr w:rsidR="007E035F" w:rsidRPr="007E035F" w14:paraId="66BA9B3A" w14:textId="77777777" w:rsidTr="00960F32">
        <w:trPr>
          <w:trHeight w:val="351"/>
        </w:trPr>
        <w:tc>
          <w:tcPr>
            <w:tcW w:w="38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F2577AF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Adult Trauma Exposure</w:t>
            </w:r>
          </w:p>
        </w:tc>
        <w:tc>
          <w:tcPr>
            <w:tcW w:w="13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B6D4B57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62</w:t>
            </w:r>
          </w:p>
        </w:tc>
        <w:tc>
          <w:tcPr>
            <w:tcW w:w="12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AF02F7B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002</w:t>
            </w:r>
          </w:p>
        </w:tc>
        <w:tc>
          <w:tcPr>
            <w:tcW w:w="17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B5A6AA8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[.22,1.2]</w:t>
            </w:r>
          </w:p>
        </w:tc>
      </w:tr>
      <w:tr w:rsidR="007E035F" w:rsidRPr="007E035F" w14:paraId="65007788" w14:textId="77777777" w:rsidTr="00960F32">
        <w:trPr>
          <w:trHeight w:val="351"/>
        </w:trPr>
        <w:tc>
          <w:tcPr>
            <w:tcW w:w="38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FE1E500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 xml:space="preserve">Childhood Trauma </w:t>
            </w:r>
          </w:p>
        </w:tc>
        <w:tc>
          <w:tcPr>
            <w:tcW w:w="13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81AFE2D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01</w:t>
            </w:r>
          </w:p>
        </w:tc>
        <w:tc>
          <w:tcPr>
            <w:tcW w:w="12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E95E1A1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58</w:t>
            </w:r>
          </w:p>
        </w:tc>
        <w:tc>
          <w:tcPr>
            <w:tcW w:w="17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6FDE329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[-.04,.07]</w:t>
            </w:r>
          </w:p>
        </w:tc>
      </w:tr>
      <w:tr w:rsidR="007E035F" w:rsidRPr="007E035F" w14:paraId="409D49CE" w14:textId="77777777" w:rsidTr="00960F32">
        <w:trPr>
          <w:trHeight w:val="351"/>
        </w:trPr>
        <w:tc>
          <w:tcPr>
            <w:tcW w:w="38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DF67BDD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 xml:space="preserve">Systemic Inequities </w:t>
            </w:r>
          </w:p>
        </w:tc>
        <w:tc>
          <w:tcPr>
            <w:tcW w:w="13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3FAB6DC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15</w:t>
            </w:r>
          </w:p>
        </w:tc>
        <w:tc>
          <w:tcPr>
            <w:tcW w:w="12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445ED23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33</w:t>
            </w:r>
          </w:p>
        </w:tc>
        <w:tc>
          <w:tcPr>
            <w:tcW w:w="17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9A7420A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[-.16,.46]</w:t>
            </w:r>
          </w:p>
        </w:tc>
      </w:tr>
      <w:tr w:rsidR="007E035F" w:rsidRPr="007E035F" w14:paraId="32056118" w14:textId="77777777" w:rsidTr="00960F32">
        <w:trPr>
          <w:trHeight w:val="351"/>
        </w:trPr>
        <w:tc>
          <w:tcPr>
            <w:tcW w:w="38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D254B4F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Scanner Type</w:t>
            </w:r>
          </w:p>
        </w:tc>
        <w:tc>
          <w:tcPr>
            <w:tcW w:w="13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AC70FFB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1.47</w:t>
            </w:r>
          </w:p>
        </w:tc>
        <w:tc>
          <w:tcPr>
            <w:tcW w:w="12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1BCFACE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13</w:t>
            </w:r>
          </w:p>
        </w:tc>
        <w:tc>
          <w:tcPr>
            <w:tcW w:w="17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9EE9CE2" w14:textId="77777777" w:rsidR="007E035F" w:rsidRPr="007E035F" w:rsidRDefault="007E035F" w:rsidP="007E035F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7E035F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[-.44, 3.4]</w:t>
            </w:r>
          </w:p>
        </w:tc>
      </w:tr>
    </w:tbl>
    <w:p w14:paraId="62AAB30C" w14:textId="5525A7FE" w:rsidR="00704C0F" w:rsidRDefault="000F39EF" w:rsidP="00BE3732">
      <w:pPr>
        <w:rPr>
          <w:rFonts w:ascii="Arial" w:hAnsi="Arial" w:cs="Arial"/>
          <w:b/>
          <w:bCs/>
          <w:sz w:val="22"/>
          <w:szCs w:val="22"/>
        </w:rPr>
      </w:pPr>
      <w:r w:rsidRPr="00266C13">
        <w:rPr>
          <w:rFonts w:ascii="Arial" w:hAnsi="Arial" w:cs="Arial"/>
          <w:sz w:val="18"/>
          <w:szCs w:val="18"/>
        </w:rPr>
        <w:t xml:space="preserve">Abbreviations: SMN, Somatomotor Network; </w:t>
      </w:r>
      <w:r>
        <w:rPr>
          <w:rFonts w:ascii="Arial" w:hAnsi="Arial" w:cs="Arial"/>
          <w:sz w:val="18"/>
          <w:szCs w:val="18"/>
        </w:rPr>
        <w:t xml:space="preserve">EOD, Experiences of Discrimination; CC, Clustering Coefficient </w:t>
      </w:r>
    </w:p>
    <w:p w14:paraId="2721503C" w14:textId="22577C95" w:rsidR="00704C0F" w:rsidRDefault="007E035F" w:rsidP="00BE3732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 xml:space="preserve">Model (3): Avoidance/Numbing </w:t>
      </w:r>
    </w:p>
    <w:tbl>
      <w:tblPr>
        <w:tblW w:w="8283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861"/>
        <w:gridCol w:w="1399"/>
        <w:gridCol w:w="1286"/>
        <w:gridCol w:w="1737"/>
      </w:tblGrid>
      <w:tr w:rsidR="001B6D6D" w:rsidRPr="001B6D6D" w14:paraId="1DB8349D" w14:textId="77777777" w:rsidTr="000F39EF">
        <w:trPr>
          <w:trHeight w:val="511"/>
        </w:trPr>
        <w:tc>
          <w:tcPr>
            <w:tcW w:w="38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C5702C" w14:textId="77777777" w:rsidR="001B6D6D" w:rsidRPr="001B6D6D" w:rsidRDefault="001B6D6D" w:rsidP="001B6D6D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14:ligatures w14:val="none"/>
              </w:rPr>
              <w:t>Predictor</w:t>
            </w:r>
          </w:p>
        </w:tc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A6D1ED3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14:ligatures w14:val="none"/>
              </w:rPr>
              <w:t>β</w:t>
            </w:r>
          </w:p>
        </w:tc>
        <w:tc>
          <w:tcPr>
            <w:tcW w:w="12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7447280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14:ligatures w14:val="none"/>
              </w:rPr>
              <w:t>p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7E956EB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14:ligatures w14:val="none"/>
              </w:rPr>
              <w:t>95% Cl</w:t>
            </w:r>
          </w:p>
        </w:tc>
      </w:tr>
      <w:tr w:rsidR="001B6D6D" w:rsidRPr="001B6D6D" w14:paraId="62110A14" w14:textId="77777777" w:rsidTr="000F39EF">
        <w:trPr>
          <w:trHeight w:val="346"/>
        </w:trPr>
        <w:tc>
          <w:tcPr>
            <w:tcW w:w="38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EC72A33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dark1"/>
                <w:kern w:val="24"/>
                <w14:ligatures w14:val="none"/>
              </w:rPr>
              <w:t>Racial Discrimination (EOD total)</w:t>
            </w:r>
          </w:p>
        </w:tc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9AAC515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2.13</w:t>
            </w:r>
          </w:p>
        </w:tc>
        <w:tc>
          <w:tcPr>
            <w:tcW w:w="12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757BFAD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30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C610BDD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[-1.9,6.25]</w:t>
            </w:r>
          </w:p>
        </w:tc>
      </w:tr>
      <w:tr w:rsidR="001B6D6D" w:rsidRPr="001B6D6D" w14:paraId="415C5CF6" w14:textId="77777777" w:rsidTr="000F39EF">
        <w:trPr>
          <w:trHeight w:val="346"/>
        </w:trPr>
        <w:tc>
          <w:tcPr>
            <w:tcW w:w="38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2BC9794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 xml:space="preserve">SMN Clustering Coefficient (CC) </w:t>
            </w:r>
          </w:p>
        </w:tc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80FDB56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2.65</w:t>
            </w:r>
          </w:p>
        </w:tc>
        <w:tc>
          <w:tcPr>
            <w:tcW w:w="12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35E5286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81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490C82F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[-19.8,25.1]</w:t>
            </w:r>
          </w:p>
        </w:tc>
      </w:tr>
      <w:tr w:rsidR="001B6D6D" w:rsidRPr="001B6D6D" w14:paraId="08EB0B28" w14:textId="77777777" w:rsidTr="000F39EF">
        <w:trPr>
          <w:trHeight w:val="346"/>
        </w:trPr>
        <w:tc>
          <w:tcPr>
            <w:tcW w:w="38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F671174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dark1"/>
                <w:kern w:val="24"/>
                <w14:ligatures w14:val="none"/>
              </w:rPr>
              <w:t>RD (EOD total) x SMN CC</w:t>
            </w:r>
          </w:p>
        </w:tc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0153895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-4.2</w:t>
            </w:r>
          </w:p>
        </w:tc>
        <w:tc>
          <w:tcPr>
            <w:tcW w:w="12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9284A66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28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9BB1395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[-12.1,3.6]</w:t>
            </w:r>
          </w:p>
        </w:tc>
      </w:tr>
      <w:tr w:rsidR="001B6D6D" w:rsidRPr="001B6D6D" w14:paraId="6EA321B9" w14:textId="77777777" w:rsidTr="000F39EF">
        <w:trPr>
          <w:trHeight w:val="346"/>
        </w:trPr>
        <w:tc>
          <w:tcPr>
            <w:tcW w:w="38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C17B0B5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Age</w:t>
            </w:r>
          </w:p>
        </w:tc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3E2EBEA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-.01</w:t>
            </w:r>
          </w:p>
        </w:tc>
        <w:tc>
          <w:tcPr>
            <w:tcW w:w="12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8159E1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84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461FFE6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[-.09,.07]</w:t>
            </w:r>
          </w:p>
        </w:tc>
      </w:tr>
      <w:tr w:rsidR="001B6D6D" w:rsidRPr="001B6D6D" w14:paraId="57C62946" w14:textId="77777777" w:rsidTr="000F39EF">
        <w:trPr>
          <w:trHeight w:val="346"/>
        </w:trPr>
        <w:tc>
          <w:tcPr>
            <w:tcW w:w="38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351AA20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Adult Trauma Exposure</w:t>
            </w:r>
          </w:p>
        </w:tc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EF84119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62</w:t>
            </w:r>
          </w:p>
        </w:tc>
        <w:tc>
          <w:tcPr>
            <w:tcW w:w="12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4E6541F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002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335F35D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[.22,1.2]</w:t>
            </w:r>
          </w:p>
        </w:tc>
      </w:tr>
      <w:tr w:rsidR="001B6D6D" w:rsidRPr="001B6D6D" w14:paraId="0C1AD55A" w14:textId="77777777" w:rsidTr="000F39EF">
        <w:trPr>
          <w:trHeight w:val="346"/>
        </w:trPr>
        <w:tc>
          <w:tcPr>
            <w:tcW w:w="38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2A513F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 xml:space="preserve">Childhood Trauma </w:t>
            </w:r>
          </w:p>
        </w:tc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A7BD087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01</w:t>
            </w:r>
          </w:p>
        </w:tc>
        <w:tc>
          <w:tcPr>
            <w:tcW w:w="12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AFBA170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58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26D09B8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[-.04,.07]</w:t>
            </w:r>
          </w:p>
        </w:tc>
      </w:tr>
      <w:tr w:rsidR="001B6D6D" w:rsidRPr="001B6D6D" w14:paraId="6CEBC95F" w14:textId="77777777" w:rsidTr="000F39EF">
        <w:trPr>
          <w:trHeight w:val="346"/>
        </w:trPr>
        <w:tc>
          <w:tcPr>
            <w:tcW w:w="38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C779AAF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 xml:space="preserve">Systemic Inequities </w:t>
            </w:r>
          </w:p>
        </w:tc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376263C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15</w:t>
            </w:r>
          </w:p>
        </w:tc>
        <w:tc>
          <w:tcPr>
            <w:tcW w:w="12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6A58C9C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33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8101B16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[-.16,.46]</w:t>
            </w:r>
          </w:p>
        </w:tc>
      </w:tr>
      <w:tr w:rsidR="001B6D6D" w:rsidRPr="001B6D6D" w14:paraId="784914DD" w14:textId="77777777" w:rsidTr="000F39EF">
        <w:trPr>
          <w:trHeight w:val="346"/>
        </w:trPr>
        <w:tc>
          <w:tcPr>
            <w:tcW w:w="38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C992C10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Scanner Type</w:t>
            </w:r>
          </w:p>
        </w:tc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B3C20AE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1.47</w:t>
            </w:r>
          </w:p>
        </w:tc>
        <w:tc>
          <w:tcPr>
            <w:tcW w:w="12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CBE75E6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.13</w:t>
            </w:r>
          </w:p>
        </w:tc>
        <w:tc>
          <w:tcPr>
            <w:tcW w:w="1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1BDC55B" w14:textId="77777777" w:rsidR="001B6D6D" w:rsidRPr="001B6D6D" w:rsidRDefault="001B6D6D" w:rsidP="001B6D6D">
            <w:pPr>
              <w:spacing w:after="0" w:line="240" w:lineRule="auto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1B6D6D">
              <w:rPr>
                <w:rFonts w:ascii="Arial" w:eastAsia="Times New Roman" w:hAnsi="Arial" w:cs="Arial"/>
                <w:color w:val="000000" w:themeColor="text1"/>
                <w:kern w:val="24"/>
                <w14:ligatures w14:val="none"/>
              </w:rPr>
              <w:t>[-.44, 3.4]</w:t>
            </w:r>
          </w:p>
        </w:tc>
      </w:tr>
    </w:tbl>
    <w:p w14:paraId="7AF9AD38" w14:textId="1F59F6A8" w:rsidR="0021009F" w:rsidRPr="00F91378" w:rsidRDefault="0021009F" w:rsidP="0021009F">
      <w:pPr>
        <w:rPr>
          <w:rFonts w:ascii="Arial" w:hAnsi="Arial" w:cs="Arial"/>
          <w:b/>
          <w:bCs/>
          <w:sz w:val="22"/>
          <w:szCs w:val="22"/>
        </w:rPr>
      </w:pPr>
      <w:r w:rsidRPr="00266C13">
        <w:rPr>
          <w:rFonts w:ascii="Arial" w:hAnsi="Arial" w:cs="Arial"/>
          <w:sz w:val="18"/>
          <w:szCs w:val="18"/>
        </w:rPr>
        <w:t xml:space="preserve">Abbreviations: SMN, Somatomotor Network; </w:t>
      </w:r>
      <w:r>
        <w:rPr>
          <w:rFonts w:ascii="Arial" w:hAnsi="Arial" w:cs="Arial"/>
          <w:sz w:val="18"/>
          <w:szCs w:val="18"/>
        </w:rPr>
        <w:t xml:space="preserve">EOD, Experiences of Discrimination; CC, Clustering Coefficient </w:t>
      </w:r>
    </w:p>
    <w:p w14:paraId="25ECA4A2" w14:textId="0C26D76D" w:rsidR="003728A3" w:rsidRDefault="003728A3" w:rsidP="005A35B7">
      <w:pPr>
        <w:rPr>
          <w:rFonts w:ascii="Arial" w:hAnsi="Arial" w:cs="Arial"/>
          <w:sz w:val="22"/>
          <w:szCs w:val="22"/>
        </w:rPr>
      </w:pPr>
    </w:p>
    <w:p w14:paraId="7AA1A172" w14:textId="5384308B" w:rsidR="00F26EC9" w:rsidRDefault="00F26EC9" w:rsidP="003728A3">
      <w:pPr>
        <w:jc w:val="center"/>
        <w:rPr>
          <w:rFonts w:ascii="Arial" w:hAnsi="Arial" w:cs="Arial"/>
          <w:sz w:val="22"/>
          <w:szCs w:val="22"/>
        </w:rPr>
      </w:pPr>
    </w:p>
    <w:p w14:paraId="24F50B9A" w14:textId="77777777" w:rsidR="00F26EC9" w:rsidRDefault="00F26EC9" w:rsidP="003728A3">
      <w:pPr>
        <w:jc w:val="center"/>
        <w:rPr>
          <w:rFonts w:ascii="Arial" w:hAnsi="Arial" w:cs="Arial"/>
          <w:sz w:val="22"/>
          <w:szCs w:val="22"/>
        </w:rPr>
      </w:pPr>
    </w:p>
    <w:p w14:paraId="5DD4B2E0" w14:textId="77777777" w:rsidR="000F39EF" w:rsidRDefault="000F39EF" w:rsidP="000F39EF">
      <w:pPr>
        <w:rPr>
          <w:rFonts w:ascii="Arial" w:hAnsi="Arial" w:cs="Arial"/>
          <w:sz w:val="22"/>
          <w:szCs w:val="22"/>
        </w:rPr>
      </w:pPr>
    </w:p>
    <w:p w14:paraId="017B9272" w14:textId="43DF26D2" w:rsidR="003728A3" w:rsidRPr="0084135F" w:rsidRDefault="003728A3" w:rsidP="000F39EF">
      <w:pPr>
        <w:jc w:val="center"/>
        <w:rPr>
          <w:rFonts w:ascii="Arial" w:hAnsi="Arial" w:cs="Arial"/>
          <w:b/>
          <w:bCs/>
          <w:sz w:val="22"/>
          <w:szCs w:val="22"/>
        </w:rPr>
      </w:pPr>
      <w:r w:rsidRPr="0084135F">
        <w:rPr>
          <w:rFonts w:ascii="Arial" w:hAnsi="Arial" w:cs="Arial"/>
          <w:b/>
          <w:bCs/>
          <w:sz w:val="22"/>
          <w:szCs w:val="22"/>
        </w:rPr>
        <w:t>References</w:t>
      </w:r>
    </w:p>
    <w:p w14:paraId="494220F5" w14:textId="7F9725F3" w:rsidR="003728A3" w:rsidRDefault="003728A3" w:rsidP="00013B1C">
      <w:pPr>
        <w:rPr>
          <w:rFonts w:ascii="Arial" w:hAnsi="Arial" w:cs="Arial"/>
          <w:sz w:val="22"/>
          <w:szCs w:val="22"/>
        </w:rPr>
      </w:pPr>
    </w:p>
    <w:p w14:paraId="790AF323" w14:textId="77777777" w:rsidR="00981713" w:rsidRPr="00981713" w:rsidRDefault="003728A3" w:rsidP="00981713">
      <w:pPr>
        <w:pStyle w:val="EndNoteBibliography"/>
        <w:ind w:left="720" w:hanging="720"/>
      </w:pPr>
      <w:r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REFLIST 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981713" w:rsidRPr="00981713">
        <w:t>1.</w:t>
      </w:r>
      <w:r w:rsidR="00981713" w:rsidRPr="00981713">
        <w:tab/>
        <w:t xml:space="preserve">Smith, A.K., et al., </w:t>
      </w:r>
      <w:r w:rsidR="00981713" w:rsidRPr="00981713">
        <w:rPr>
          <w:i/>
        </w:rPr>
        <w:t>Differential immune system DNA methylation and cytokine regulation in post</w:t>
      </w:r>
      <w:r w:rsidR="00981713" w:rsidRPr="00981713">
        <w:rPr>
          <w:rFonts w:ascii="Cambria Math" w:hAnsi="Cambria Math" w:cs="Cambria Math"/>
          <w:i/>
        </w:rPr>
        <w:t>‐</w:t>
      </w:r>
      <w:r w:rsidR="00981713" w:rsidRPr="00981713">
        <w:rPr>
          <w:i/>
        </w:rPr>
        <w:t>traumatic stress disorder.</w:t>
      </w:r>
      <w:r w:rsidR="00981713" w:rsidRPr="00981713">
        <w:t xml:space="preserve"> American Journal of Medical Genetics Part B: Neuropsychiatric Genetics, 2011. </w:t>
      </w:r>
      <w:r w:rsidR="00981713" w:rsidRPr="00981713">
        <w:rPr>
          <w:b/>
        </w:rPr>
        <w:t>156</w:t>
      </w:r>
      <w:r w:rsidR="00981713" w:rsidRPr="00981713">
        <w:t>(6): p. 700-708.</w:t>
      </w:r>
    </w:p>
    <w:p w14:paraId="0B88335C" w14:textId="1FE6EC7B" w:rsidR="00013B1C" w:rsidRPr="00F74F47" w:rsidRDefault="003728A3" w:rsidP="00013B1C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fldChar w:fldCharType="end"/>
      </w:r>
    </w:p>
    <w:sectPr w:rsidR="00013B1C" w:rsidRPr="00F74F4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DCCBEDE" w14:textId="77777777" w:rsidR="00052605" w:rsidRDefault="00052605" w:rsidP="007A4DBE">
      <w:pPr>
        <w:spacing w:after="0" w:line="240" w:lineRule="auto"/>
      </w:pPr>
      <w:r>
        <w:separator/>
      </w:r>
    </w:p>
  </w:endnote>
  <w:endnote w:type="continuationSeparator" w:id="0">
    <w:p w14:paraId="1D00AA48" w14:textId="77777777" w:rsidR="00052605" w:rsidRDefault="00052605" w:rsidP="007A4D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55C78C5" w14:textId="77777777" w:rsidR="00052605" w:rsidRDefault="00052605" w:rsidP="007A4DBE">
      <w:pPr>
        <w:spacing w:after="0" w:line="240" w:lineRule="auto"/>
      </w:pPr>
      <w:r>
        <w:separator/>
      </w:r>
    </w:p>
  </w:footnote>
  <w:footnote w:type="continuationSeparator" w:id="0">
    <w:p w14:paraId="74D02DD5" w14:textId="77777777" w:rsidR="00052605" w:rsidRDefault="00052605" w:rsidP="007A4DB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4A224A75"/>
    <w:multiLevelType w:val="hybridMultilevel"/>
    <w:tmpl w:val="C5CA7508"/>
    <w:lvl w:ilvl="0" w:tplc="5AA01D2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0306585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d059xev1vd9pqev2elp55t22d95dwexdd52&quot;&gt;library_2025&lt;record-ids&gt;&lt;item&gt;17&lt;/item&gt;&lt;/record-ids&gt;&lt;/item&gt;&lt;/Libraries&gt;"/>
  </w:docVars>
  <w:rsids>
    <w:rsidRoot w:val="00EA79CD"/>
    <w:rsid w:val="00000258"/>
    <w:rsid w:val="00003E5E"/>
    <w:rsid w:val="00011209"/>
    <w:rsid w:val="00013B1C"/>
    <w:rsid w:val="00031267"/>
    <w:rsid w:val="00035C09"/>
    <w:rsid w:val="0004202B"/>
    <w:rsid w:val="000501F2"/>
    <w:rsid w:val="00052605"/>
    <w:rsid w:val="00062AD5"/>
    <w:rsid w:val="0009209B"/>
    <w:rsid w:val="000D2DC0"/>
    <w:rsid w:val="000F39EF"/>
    <w:rsid w:val="001137E5"/>
    <w:rsid w:val="00137B68"/>
    <w:rsid w:val="001503B7"/>
    <w:rsid w:val="001506A4"/>
    <w:rsid w:val="001B6D6D"/>
    <w:rsid w:val="001E2381"/>
    <w:rsid w:val="00203919"/>
    <w:rsid w:val="00205802"/>
    <w:rsid w:val="0021009F"/>
    <w:rsid w:val="00215619"/>
    <w:rsid w:val="0022788F"/>
    <w:rsid w:val="00232DBA"/>
    <w:rsid w:val="00250BD1"/>
    <w:rsid w:val="00281120"/>
    <w:rsid w:val="002862C7"/>
    <w:rsid w:val="002968AF"/>
    <w:rsid w:val="002B3240"/>
    <w:rsid w:val="002D45F4"/>
    <w:rsid w:val="002E55AA"/>
    <w:rsid w:val="00322E5A"/>
    <w:rsid w:val="00350F23"/>
    <w:rsid w:val="00365BAA"/>
    <w:rsid w:val="003728A3"/>
    <w:rsid w:val="00374326"/>
    <w:rsid w:val="003878BB"/>
    <w:rsid w:val="003A5890"/>
    <w:rsid w:val="003A60B2"/>
    <w:rsid w:val="003E4F0D"/>
    <w:rsid w:val="003F1F8D"/>
    <w:rsid w:val="003F66D0"/>
    <w:rsid w:val="0040118E"/>
    <w:rsid w:val="00416DD6"/>
    <w:rsid w:val="00421DC7"/>
    <w:rsid w:val="00427501"/>
    <w:rsid w:val="004344EF"/>
    <w:rsid w:val="004576BC"/>
    <w:rsid w:val="00477739"/>
    <w:rsid w:val="0051557A"/>
    <w:rsid w:val="00527F0E"/>
    <w:rsid w:val="00545596"/>
    <w:rsid w:val="005555FA"/>
    <w:rsid w:val="005A35B7"/>
    <w:rsid w:val="005B471F"/>
    <w:rsid w:val="006079EF"/>
    <w:rsid w:val="00662BBA"/>
    <w:rsid w:val="0068734B"/>
    <w:rsid w:val="006B1759"/>
    <w:rsid w:val="006B3DA0"/>
    <w:rsid w:val="00704BAD"/>
    <w:rsid w:val="00704C0F"/>
    <w:rsid w:val="0073562C"/>
    <w:rsid w:val="00745E8B"/>
    <w:rsid w:val="007A4DBE"/>
    <w:rsid w:val="007C358A"/>
    <w:rsid w:val="007D36A5"/>
    <w:rsid w:val="007D744A"/>
    <w:rsid w:val="007E035F"/>
    <w:rsid w:val="008045B5"/>
    <w:rsid w:val="00804F3D"/>
    <w:rsid w:val="00811583"/>
    <w:rsid w:val="00821D16"/>
    <w:rsid w:val="008408B2"/>
    <w:rsid w:val="0084135F"/>
    <w:rsid w:val="00846950"/>
    <w:rsid w:val="0086284C"/>
    <w:rsid w:val="00864FA3"/>
    <w:rsid w:val="00867658"/>
    <w:rsid w:val="00880996"/>
    <w:rsid w:val="00887B02"/>
    <w:rsid w:val="008968AB"/>
    <w:rsid w:val="008C1019"/>
    <w:rsid w:val="008E4EAF"/>
    <w:rsid w:val="009103AE"/>
    <w:rsid w:val="00946D00"/>
    <w:rsid w:val="00960F32"/>
    <w:rsid w:val="0097582E"/>
    <w:rsid w:val="00981713"/>
    <w:rsid w:val="00984DFA"/>
    <w:rsid w:val="009B5EB7"/>
    <w:rsid w:val="009D71F6"/>
    <w:rsid w:val="009F03C0"/>
    <w:rsid w:val="00A455D8"/>
    <w:rsid w:val="00A6566B"/>
    <w:rsid w:val="00A768C9"/>
    <w:rsid w:val="00AB067A"/>
    <w:rsid w:val="00AE617A"/>
    <w:rsid w:val="00B60D15"/>
    <w:rsid w:val="00BA5A69"/>
    <w:rsid w:val="00BB2DC4"/>
    <w:rsid w:val="00BE02C6"/>
    <w:rsid w:val="00BE3732"/>
    <w:rsid w:val="00BF22FB"/>
    <w:rsid w:val="00C1225E"/>
    <w:rsid w:val="00C16E7C"/>
    <w:rsid w:val="00C86C14"/>
    <w:rsid w:val="00C927DB"/>
    <w:rsid w:val="00C9322D"/>
    <w:rsid w:val="00CA23CF"/>
    <w:rsid w:val="00CA7BFD"/>
    <w:rsid w:val="00CB6E34"/>
    <w:rsid w:val="00CC0424"/>
    <w:rsid w:val="00CC17E0"/>
    <w:rsid w:val="00D067B8"/>
    <w:rsid w:val="00D222F3"/>
    <w:rsid w:val="00D519D5"/>
    <w:rsid w:val="00D76514"/>
    <w:rsid w:val="00DA46B2"/>
    <w:rsid w:val="00DE01B0"/>
    <w:rsid w:val="00E138A7"/>
    <w:rsid w:val="00E228AF"/>
    <w:rsid w:val="00E34D47"/>
    <w:rsid w:val="00E4557B"/>
    <w:rsid w:val="00E45BC5"/>
    <w:rsid w:val="00E5223F"/>
    <w:rsid w:val="00E71F15"/>
    <w:rsid w:val="00E830E9"/>
    <w:rsid w:val="00EA79CD"/>
    <w:rsid w:val="00EB0B6D"/>
    <w:rsid w:val="00EB7BCF"/>
    <w:rsid w:val="00ED6D6E"/>
    <w:rsid w:val="00F26EC9"/>
    <w:rsid w:val="00F4055A"/>
    <w:rsid w:val="00F4370B"/>
    <w:rsid w:val="00F54BB0"/>
    <w:rsid w:val="00F64C9B"/>
    <w:rsid w:val="00F74F47"/>
    <w:rsid w:val="00F91378"/>
    <w:rsid w:val="00F97C8F"/>
    <w:rsid w:val="00FE25F6"/>
    <w:rsid w:val="00FF02CE"/>
    <w:rsid w:val="00FF48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D48094"/>
  <w15:chartTrackingRefBased/>
  <w15:docId w15:val="{C2C46B63-58B5-4BB2-944E-F21501F3F9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A79CD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79C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79CD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A79CD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A79CD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A79CD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A79CD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A79CD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A79CD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A79C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79C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79C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A79CD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A79CD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A79CD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A79CD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A79CD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A79CD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A79CD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A79C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A79CD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A79C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A79CD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A79CD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A79CD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A79CD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A79C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A79CD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A79CD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3728A3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728A3"/>
    <w:rPr>
      <w:rFonts w:ascii="Aptos" w:hAnsi="Aptos"/>
      <w:noProof/>
    </w:rPr>
  </w:style>
  <w:style w:type="paragraph" w:customStyle="1" w:styleId="EndNoteBibliography">
    <w:name w:val="EndNote Bibliography"/>
    <w:basedOn w:val="Normal"/>
    <w:link w:val="EndNoteBibliographyChar"/>
    <w:rsid w:val="003728A3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728A3"/>
    <w:rPr>
      <w:rFonts w:ascii="Aptos" w:hAnsi="Aptos"/>
      <w:noProof/>
    </w:rPr>
  </w:style>
  <w:style w:type="paragraph" w:styleId="Header">
    <w:name w:val="header"/>
    <w:basedOn w:val="Normal"/>
    <w:link w:val="HeaderChar"/>
    <w:uiPriority w:val="99"/>
    <w:unhideWhenUsed/>
    <w:rsid w:val="007A4D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A4DBE"/>
  </w:style>
  <w:style w:type="paragraph" w:styleId="Footer">
    <w:name w:val="footer"/>
    <w:basedOn w:val="Normal"/>
    <w:link w:val="FooterChar"/>
    <w:uiPriority w:val="99"/>
    <w:unhideWhenUsed/>
    <w:rsid w:val="007A4D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A4DBE"/>
  </w:style>
  <w:style w:type="character" w:styleId="CommentReference">
    <w:name w:val="annotation reference"/>
    <w:basedOn w:val="DefaultParagraphFont"/>
    <w:uiPriority w:val="99"/>
    <w:semiHidden/>
    <w:unhideWhenUsed/>
    <w:rsid w:val="00AE617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E617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E617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E61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E617A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E617A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1506A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4.png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3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png"/><Relationship Id="rId5" Type="http://schemas.openxmlformats.org/officeDocument/2006/relationships/styles" Target="styles.xml"/><Relationship Id="rId15" Type="http://schemas.openxmlformats.org/officeDocument/2006/relationships/theme" Target="theme/theme1.xml"/><Relationship Id="rId10" Type="http://schemas.openxmlformats.org/officeDocument/2006/relationships/image" Target="media/image1.png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315240d2-8f1b-48c4-a78a-1b62ecc87a76" xsi:nil="true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6B637EE795EF5499EE3B5ED32E3412F" ma:contentTypeVersion="17" ma:contentTypeDescription="Create a new document." ma:contentTypeScope="" ma:versionID="22b7a5799a2af8c7208600a39edd09f4">
  <xsd:schema xmlns:xsd="http://www.w3.org/2001/XMLSchema" xmlns:xs="http://www.w3.org/2001/XMLSchema" xmlns:p="http://schemas.microsoft.com/office/2006/metadata/properties" xmlns:ns3="315240d2-8f1b-48c4-a78a-1b62ecc87a76" xmlns:ns4="69633657-aff3-4dee-b395-a2559afc5f7d" targetNamespace="http://schemas.microsoft.com/office/2006/metadata/properties" ma:root="true" ma:fieldsID="e103bb3bb005b098cdab9962eb1bd7d0" ns3:_="" ns4:_="">
    <xsd:import namespace="315240d2-8f1b-48c4-a78a-1b62ecc87a76"/>
    <xsd:import namespace="69633657-aff3-4dee-b395-a2559afc5f7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LengthInSeconds" minOccurs="0"/>
                <xsd:element ref="ns3:MediaServiceOCR" minOccurs="0"/>
                <xsd:element ref="ns3:MediaServiceAutoKeyPoints" minOccurs="0"/>
                <xsd:element ref="ns3:MediaServiceKeyPoints" minOccurs="0"/>
                <xsd:element ref="ns3:MediaServiceSearchProperties" minOccurs="0"/>
                <xsd:element ref="ns3:_activity" minOccurs="0"/>
                <xsd:element ref="ns3:MediaServiceObjectDetectorVersions" minOccurs="0"/>
                <xsd:element ref="ns3:MediaServiceSystemTag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15240d2-8f1b-48c4-a78a-1b62ecc87a7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description="" ma:hidden="true" ma:indexed="true" ma:internalName="MediaServiceDateTaken" ma:readOnly="true">
      <xsd:simpleType>
        <xsd:restriction base="dms:Text"/>
      </xsd:simpleType>
    </xsd:element>
    <xsd:element name="MediaLengthInSeconds" ma:index="17" nillable="true" ma:displayName="Length (seconds)" ma:internalName="MediaLengthInSeconds" ma:readOnly="true">
      <xsd:simpleType>
        <xsd:restriction base="dms:Unknown"/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SearchProperties" ma:index="21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633657-aff3-4dee-b395-a2559afc5f7d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D321400E-F759-4053-949E-916DF5B0B71B}">
  <ds:schemaRefs>
    <ds:schemaRef ds:uri="http://schemas.microsoft.com/office/2006/metadata/properties"/>
    <ds:schemaRef ds:uri="http://schemas.microsoft.com/office/infopath/2007/PartnerControls"/>
    <ds:schemaRef ds:uri="315240d2-8f1b-48c4-a78a-1b62ecc87a76"/>
  </ds:schemaRefs>
</ds:datastoreItem>
</file>

<file path=customXml/itemProps2.xml><?xml version="1.0" encoding="utf-8"?>
<ds:datastoreItem xmlns:ds="http://schemas.openxmlformats.org/officeDocument/2006/customXml" ds:itemID="{38AB1126-5200-4F47-9382-17551B3DED5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15240d2-8f1b-48c4-a78a-1b62ecc87a76"/>
    <ds:schemaRef ds:uri="69633657-aff3-4dee-b395-a2559afc5f7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5766FCA9-8EF1-4DB1-9E23-75B94EC73EA2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935</Words>
  <Characters>5841</Characters>
  <Application>Microsoft Office Word</Application>
  <DocSecurity>0</DocSecurity>
  <Lines>365</Lines>
  <Paragraphs>250</Paragraphs>
  <ScaleCrop>false</ScaleCrop>
  <Company/>
  <LinksUpToDate>false</LinksUpToDate>
  <CharactersWithSpaces>65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basheir, Aziz</dc:creator>
  <cp:keywords/>
  <dc:description/>
  <cp:lastModifiedBy>Elbasheir, Aziz</cp:lastModifiedBy>
  <cp:revision>4</cp:revision>
  <dcterms:created xsi:type="dcterms:W3CDTF">2026-02-11T14:45:00Z</dcterms:created>
  <dcterms:modified xsi:type="dcterms:W3CDTF">2026-02-11T18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6B637EE795EF5499EE3B5ED32E3412F</vt:lpwstr>
  </property>
</Properties>
</file>